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DD6CCC" w14:textId="1C530208" w:rsidR="00BD3221" w:rsidRPr="000611F8" w:rsidRDefault="001F5D93" w:rsidP="009C0C96">
      <w:pPr>
        <w:pStyle w:val="Title"/>
        <w:jc w:val="center"/>
        <w:rPr>
          <w:rFonts w:eastAsia="Times New Roman"/>
        </w:rPr>
      </w:pPr>
      <w:r>
        <w:rPr>
          <w:rFonts w:eastAsia="Times New Roman"/>
        </w:rPr>
        <w:t>Dynamics of Passes in Football</w:t>
      </w:r>
    </w:p>
    <w:p w14:paraId="07736950" w14:textId="77777777" w:rsidR="001F5D93" w:rsidRDefault="001F5D93" w:rsidP="009C0C96">
      <w:pPr>
        <w:pStyle w:val="Subtitle"/>
        <w:jc w:val="both"/>
        <w:rPr>
          <w:rFonts w:eastAsia="Times New Roman"/>
        </w:rPr>
      </w:pPr>
    </w:p>
    <w:p w14:paraId="3DDCDEE9" w14:textId="4AE9D3E9" w:rsidR="000611F8" w:rsidRPr="00B75265" w:rsidRDefault="001F5D93" w:rsidP="009C0C96">
      <w:pPr>
        <w:pStyle w:val="Subtitle"/>
        <w:jc w:val="both"/>
        <w:rPr>
          <w:b/>
          <w:bCs/>
        </w:rPr>
      </w:pPr>
      <w:r w:rsidRPr="00B75265">
        <w:rPr>
          <w:b/>
          <w:bCs/>
        </w:rPr>
        <w:t>Process Book</w:t>
      </w:r>
    </w:p>
    <w:p w14:paraId="6554226A" w14:textId="2E6F3306" w:rsidR="00182C14" w:rsidRPr="001F5D93" w:rsidRDefault="001F5D93" w:rsidP="009C0C96">
      <w:pPr>
        <w:pStyle w:val="Subtitle"/>
        <w:jc w:val="both"/>
      </w:pPr>
      <w:r w:rsidRPr="001F5D93">
        <w:t>Data Visualization (</w:t>
      </w:r>
      <w:r w:rsidR="000611F8" w:rsidRPr="001F5D93">
        <w:t>CPSC 6030</w:t>
      </w:r>
      <w:r w:rsidRPr="001F5D93">
        <w:t>)</w:t>
      </w:r>
    </w:p>
    <w:p w14:paraId="3B8CD698" w14:textId="77777777" w:rsidR="001F5D93" w:rsidRDefault="001F5D93" w:rsidP="009C0C96">
      <w:pPr>
        <w:pStyle w:val="Subtitle"/>
        <w:jc w:val="both"/>
      </w:pPr>
      <w:r>
        <w:t>Fall 2021</w:t>
      </w:r>
    </w:p>
    <w:p w14:paraId="1BABA379" w14:textId="2BE2EC37" w:rsidR="001F5D93" w:rsidRPr="001F5D93" w:rsidRDefault="000611F8" w:rsidP="009C0C96">
      <w:pPr>
        <w:pStyle w:val="Subtitle"/>
        <w:jc w:val="both"/>
      </w:pPr>
      <w:r w:rsidRPr="001F5D93">
        <w:t>Group 11</w:t>
      </w:r>
    </w:p>
    <w:p w14:paraId="7C3425FF" w14:textId="65702E43" w:rsidR="00182C14" w:rsidRPr="001F5D93" w:rsidRDefault="00182C14" w:rsidP="009C0C96">
      <w:pPr>
        <w:pStyle w:val="Subtitle"/>
        <w:jc w:val="both"/>
      </w:pPr>
      <w:r w:rsidRPr="001F5D93">
        <w:t xml:space="preserve">Anoop </w:t>
      </w:r>
      <w:proofErr w:type="spellStart"/>
      <w:r w:rsidRPr="001F5D93">
        <w:t>Kakkireni</w:t>
      </w:r>
      <w:proofErr w:type="spellEnd"/>
      <w:r w:rsidRPr="001F5D93">
        <w:t xml:space="preserve"> &amp; Bashir Hamidi</w:t>
      </w:r>
    </w:p>
    <w:p w14:paraId="498647F9" w14:textId="279C2960" w:rsidR="001F5D93" w:rsidRDefault="001F5D93" w:rsidP="009C0C96">
      <w:pPr>
        <w:jc w:val="both"/>
      </w:pPr>
      <w:r>
        <w:br w:type="page"/>
      </w:r>
    </w:p>
    <w:sdt>
      <w:sdtPr>
        <w:rPr>
          <w:rFonts w:asciiTheme="minorHAnsi" w:eastAsiaTheme="minorHAnsi" w:hAnsiTheme="minorHAnsi" w:cstheme="minorBidi"/>
          <w:color w:val="auto"/>
          <w:sz w:val="22"/>
          <w:szCs w:val="22"/>
        </w:rPr>
        <w:id w:val="-1151602877"/>
        <w:docPartObj>
          <w:docPartGallery w:val="Table of Contents"/>
          <w:docPartUnique/>
        </w:docPartObj>
      </w:sdtPr>
      <w:sdtEndPr>
        <w:rPr>
          <w:b/>
          <w:bCs/>
          <w:noProof/>
        </w:rPr>
      </w:sdtEndPr>
      <w:sdtContent>
        <w:p w14:paraId="1BD4B378" w14:textId="3175B1F6" w:rsidR="001F5D93" w:rsidRDefault="001F5D93" w:rsidP="009C0C96">
          <w:pPr>
            <w:pStyle w:val="TOCHeading"/>
            <w:jc w:val="both"/>
          </w:pPr>
          <w:r>
            <w:t>Table of Contents</w:t>
          </w:r>
        </w:p>
        <w:p w14:paraId="3B0AC72E" w14:textId="0D38A637" w:rsidR="00B75265" w:rsidRDefault="001F5D93" w:rsidP="009C0C96">
          <w:pPr>
            <w:pStyle w:val="TOC2"/>
            <w:tabs>
              <w:tab w:val="left" w:pos="660"/>
              <w:tab w:val="right" w:leader="dot" w:pos="9350"/>
            </w:tabs>
            <w:jc w:val="both"/>
            <w:rPr>
              <w:rFonts w:eastAsiaTheme="minorEastAsia"/>
              <w:noProof/>
            </w:rPr>
          </w:pPr>
          <w:r>
            <w:fldChar w:fldCharType="begin"/>
          </w:r>
          <w:r>
            <w:instrText xml:space="preserve"> TOC \o "1-3" \h \z \u </w:instrText>
          </w:r>
          <w:r>
            <w:fldChar w:fldCharType="separate"/>
          </w:r>
          <w:hyperlink w:anchor="_Toc89609601" w:history="1">
            <w:r w:rsidR="00B75265" w:rsidRPr="0060205F">
              <w:rPr>
                <w:rStyle w:val="Hyperlink"/>
                <w:b/>
                <w:bCs/>
                <w:noProof/>
              </w:rPr>
              <w:t>1.</w:t>
            </w:r>
            <w:r w:rsidR="00B75265">
              <w:rPr>
                <w:rFonts w:eastAsiaTheme="minorEastAsia"/>
                <w:noProof/>
              </w:rPr>
              <w:tab/>
            </w:r>
            <w:r w:rsidR="00B75265" w:rsidRPr="0060205F">
              <w:rPr>
                <w:rStyle w:val="Hyperlink"/>
                <w:b/>
                <w:bCs/>
                <w:noProof/>
              </w:rPr>
              <w:t>Overview and Motivation:</w:t>
            </w:r>
            <w:r w:rsidR="00B75265">
              <w:rPr>
                <w:noProof/>
                <w:webHidden/>
              </w:rPr>
              <w:tab/>
            </w:r>
            <w:r w:rsidR="00B75265">
              <w:rPr>
                <w:noProof/>
                <w:webHidden/>
              </w:rPr>
              <w:fldChar w:fldCharType="begin"/>
            </w:r>
            <w:r w:rsidR="00B75265">
              <w:rPr>
                <w:noProof/>
                <w:webHidden/>
              </w:rPr>
              <w:instrText xml:space="preserve"> PAGEREF _Toc89609601 \h </w:instrText>
            </w:r>
            <w:r w:rsidR="00B75265">
              <w:rPr>
                <w:noProof/>
                <w:webHidden/>
              </w:rPr>
            </w:r>
            <w:r w:rsidR="00B75265">
              <w:rPr>
                <w:noProof/>
                <w:webHidden/>
              </w:rPr>
              <w:fldChar w:fldCharType="separate"/>
            </w:r>
            <w:r w:rsidR="00B75265">
              <w:rPr>
                <w:noProof/>
                <w:webHidden/>
              </w:rPr>
              <w:t>3</w:t>
            </w:r>
            <w:r w:rsidR="00B75265">
              <w:rPr>
                <w:noProof/>
                <w:webHidden/>
              </w:rPr>
              <w:fldChar w:fldCharType="end"/>
            </w:r>
          </w:hyperlink>
        </w:p>
        <w:p w14:paraId="27880D73" w14:textId="3D6BA95F" w:rsidR="00B75265" w:rsidRDefault="003D17D1" w:rsidP="009C0C96">
          <w:pPr>
            <w:pStyle w:val="TOC2"/>
            <w:tabs>
              <w:tab w:val="left" w:pos="660"/>
              <w:tab w:val="right" w:leader="dot" w:pos="9350"/>
            </w:tabs>
            <w:jc w:val="both"/>
            <w:rPr>
              <w:rFonts w:eastAsiaTheme="minorEastAsia"/>
              <w:noProof/>
            </w:rPr>
          </w:pPr>
          <w:hyperlink w:anchor="_Toc89609602" w:history="1">
            <w:r w:rsidR="00B75265" w:rsidRPr="0060205F">
              <w:rPr>
                <w:rStyle w:val="Hyperlink"/>
                <w:b/>
                <w:bCs/>
                <w:noProof/>
              </w:rPr>
              <w:t>2.</w:t>
            </w:r>
            <w:r w:rsidR="00B75265">
              <w:rPr>
                <w:rFonts w:eastAsiaTheme="minorEastAsia"/>
                <w:noProof/>
              </w:rPr>
              <w:tab/>
            </w:r>
            <w:r w:rsidR="00B75265" w:rsidRPr="0060205F">
              <w:rPr>
                <w:rStyle w:val="Hyperlink"/>
                <w:b/>
                <w:bCs/>
                <w:noProof/>
              </w:rPr>
              <w:t>Related Work:</w:t>
            </w:r>
            <w:r w:rsidR="00B75265">
              <w:rPr>
                <w:noProof/>
                <w:webHidden/>
              </w:rPr>
              <w:tab/>
            </w:r>
            <w:r w:rsidR="00B75265">
              <w:rPr>
                <w:noProof/>
                <w:webHidden/>
              </w:rPr>
              <w:fldChar w:fldCharType="begin"/>
            </w:r>
            <w:r w:rsidR="00B75265">
              <w:rPr>
                <w:noProof/>
                <w:webHidden/>
              </w:rPr>
              <w:instrText xml:space="preserve"> PAGEREF _Toc89609602 \h </w:instrText>
            </w:r>
            <w:r w:rsidR="00B75265">
              <w:rPr>
                <w:noProof/>
                <w:webHidden/>
              </w:rPr>
            </w:r>
            <w:r w:rsidR="00B75265">
              <w:rPr>
                <w:noProof/>
                <w:webHidden/>
              </w:rPr>
              <w:fldChar w:fldCharType="separate"/>
            </w:r>
            <w:r w:rsidR="00B75265">
              <w:rPr>
                <w:noProof/>
                <w:webHidden/>
              </w:rPr>
              <w:t>3</w:t>
            </w:r>
            <w:r w:rsidR="00B75265">
              <w:rPr>
                <w:noProof/>
                <w:webHidden/>
              </w:rPr>
              <w:fldChar w:fldCharType="end"/>
            </w:r>
          </w:hyperlink>
        </w:p>
        <w:p w14:paraId="2978B12C" w14:textId="38716D87" w:rsidR="00B75265" w:rsidRDefault="003D17D1" w:rsidP="009C0C96">
          <w:pPr>
            <w:pStyle w:val="TOC2"/>
            <w:tabs>
              <w:tab w:val="left" w:pos="660"/>
              <w:tab w:val="right" w:leader="dot" w:pos="9350"/>
            </w:tabs>
            <w:jc w:val="both"/>
            <w:rPr>
              <w:rFonts w:eastAsiaTheme="minorEastAsia"/>
              <w:noProof/>
            </w:rPr>
          </w:pPr>
          <w:hyperlink w:anchor="_Toc89609603" w:history="1">
            <w:r w:rsidR="00B75265" w:rsidRPr="0060205F">
              <w:rPr>
                <w:rStyle w:val="Hyperlink"/>
                <w:b/>
                <w:bCs/>
                <w:noProof/>
              </w:rPr>
              <w:t>3.</w:t>
            </w:r>
            <w:r w:rsidR="00B75265">
              <w:rPr>
                <w:rFonts w:eastAsiaTheme="minorEastAsia"/>
                <w:noProof/>
              </w:rPr>
              <w:tab/>
            </w:r>
            <w:r w:rsidR="00B75265" w:rsidRPr="0060205F">
              <w:rPr>
                <w:rStyle w:val="Hyperlink"/>
                <w:b/>
                <w:bCs/>
                <w:noProof/>
              </w:rPr>
              <w:t>Questions:</w:t>
            </w:r>
            <w:r w:rsidR="00B75265">
              <w:rPr>
                <w:noProof/>
                <w:webHidden/>
              </w:rPr>
              <w:tab/>
            </w:r>
            <w:r w:rsidR="00B75265">
              <w:rPr>
                <w:noProof/>
                <w:webHidden/>
              </w:rPr>
              <w:fldChar w:fldCharType="begin"/>
            </w:r>
            <w:r w:rsidR="00B75265">
              <w:rPr>
                <w:noProof/>
                <w:webHidden/>
              </w:rPr>
              <w:instrText xml:space="preserve"> PAGEREF _Toc89609603 \h </w:instrText>
            </w:r>
            <w:r w:rsidR="00B75265">
              <w:rPr>
                <w:noProof/>
                <w:webHidden/>
              </w:rPr>
            </w:r>
            <w:r w:rsidR="00B75265">
              <w:rPr>
                <w:noProof/>
                <w:webHidden/>
              </w:rPr>
              <w:fldChar w:fldCharType="separate"/>
            </w:r>
            <w:r w:rsidR="00B75265">
              <w:rPr>
                <w:noProof/>
                <w:webHidden/>
              </w:rPr>
              <w:t>4</w:t>
            </w:r>
            <w:r w:rsidR="00B75265">
              <w:rPr>
                <w:noProof/>
                <w:webHidden/>
              </w:rPr>
              <w:fldChar w:fldCharType="end"/>
            </w:r>
          </w:hyperlink>
        </w:p>
        <w:p w14:paraId="1631A7E6" w14:textId="0AAB5A1A" w:rsidR="00B75265" w:rsidRDefault="003D17D1" w:rsidP="009C0C96">
          <w:pPr>
            <w:pStyle w:val="TOC2"/>
            <w:tabs>
              <w:tab w:val="left" w:pos="660"/>
              <w:tab w:val="right" w:leader="dot" w:pos="9350"/>
            </w:tabs>
            <w:jc w:val="both"/>
            <w:rPr>
              <w:rFonts w:eastAsiaTheme="minorEastAsia"/>
              <w:noProof/>
            </w:rPr>
          </w:pPr>
          <w:hyperlink w:anchor="_Toc89609604" w:history="1">
            <w:r w:rsidR="00B75265" w:rsidRPr="0060205F">
              <w:rPr>
                <w:rStyle w:val="Hyperlink"/>
                <w:b/>
                <w:bCs/>
                <w:noProof/>
              </w:rPr>
              <w:t>4.</w:t>
            </w:r>
            <w:r w:rsidR="00B75265">
              <w:rPr>
                <w:rFonts w:eastAsiaTheme="minorEastAsia"/>
                <w:noProof/>
              </w:rPr>
              <w:tab/>
            </w:r>
            <w:r w:rsidR="00B75265" w:rsidRPr="0060205F">
              <w:rPr>
                <w:rStyle w:val="Hyperlink"/>
                <w:b/>
                <w:bCs/>
                <w:noProof/>
              </w:rPr>
              <w:t>Data:</w:t>
            </w:r>
            <w:r w:rsidR="00B75265">
              <w:rPr>
                <w:noProof/>
                <w:webHidden/>
              </w:rPr>
              <w:tab/>
            </w:r>
            <w:r w:rsidR="00B75265">
              <w:rPr>
                <w:noProof/>
                <w:webHidden/>
              </w:rPr>
              <w:fldChar w:fldCharType="begin"/>
            </w:r>
            <w:r w:rsidR="00B75265">
              <w:rPr>
                <w:noProof/>
                <w:webHidden/>
              </w:rPr>
              <w:instrText xml:space="preserve"> PAGEREF _Toc89609604 \h </w:instrText>
            </w:r>
            <w:r w:rsidR="00B75265">
              <w:rPr>
                <w:noProof/>
                <w:webHidden/>
              </w:rPr>
            </w:r>
            <w:r w:rsidR="00B75265">
              <w:rPr>
                <w:noProof/>
                <w:webHidden/>
              </w:rPr>
              <w:fldChar w:fldCharType="separate"/>
            </w:r>
            <w:r w:rsidR="00B75265">
              <w:rPr>
                <w:noProof/>
                <w:webHidden/>
              </w:rPr>
              <w:t>4</w:t>
            </w:r>
            <w:r w:rsidR="00B75265">
              <w:rPr>
                <w:noProof/>
                <w:webHidden/>
              </w:rPr>
              <w:fldChar w:fldCharType="end"/>
            </w:r>
          </w:hyperlink>
        </w:p>
        <w:p w14:paraId="0A02DDE7" w14:textId="5EC26970" w:rsidR="00B75265" w:rsidRDefault="003D17D1" w:rsidP="009C0C96">
          <w:pPr>
            <w:pStyle w:val="TOC2"/>
            <w:tabs>
              <w:tab w:val="left" w:pos="660"/>
              <w:tab w:val="right" w:leader="dot" w:pos="9350"/>
            </w:tabs>
            <w:jc w:val="both"/>
            <w:rPr>
              <w:rFonts w:eastAsiaTheme="minorEastAsia"/>
              <w:noProof/>
            </w:rPr>
          </w:pPr>
          <w:hyperlink w:anchor="_Toc89609605" w:history="1">
            <w:r w:rsidR="00B75265" w:rsidRPr="0060205F">
              <w:rPr>
                <w:rStyle w:val="Hyperlink"/>
                <w:b/>
                <w:bCs/>
                <w:noProof/>
              </w:rPr>
              <w:t>5.</w:t>
            </w:r>
            <w:r w:rsidR="00B75265">
              <w:rPr>
                <w:rFonts w:eastAsiaTheme="minorEastAsia"/>
                <w:noProof/>
              </w:rPr>
              <w:tab/>
            </w:r>
            <w:r w:rsidR="00B75265" w:rsidRPr="0060205F">
              <w:rPr>
                <w:rStyle w:val="Hyperlink"/>
                <w:b/>
                <w:bCs/>
                <w:noProof/>
              </w:rPr>
              <w:t>Exploratory Data Analysis:</w:t>
            </w:r>
            <w:r w:rsidR="00B75265">
              <w:rPr>
                <w:noProof/>
                <w:webHidden/>
              </w:rPr>
              <w:tab/>
            </w:r>
            <w:r w:rsidR="00B75265">
              <w:rPr>
                <w:noProof/>
                <w:webHidden/>
              </w:rPr>
              <w:fldChar w:fldCharType="begin"/>
            </w:r>
            <w:r w:rsidR="00B75265">
              <w:rPr>
                <w:noProof/>
                <w:webHidden/>
              </w:rPr>
              <w:instrText xml:space="preserve"> PAGEREF _Toc89609605 \h </w:instrText>
            </w:r>
            <w:r w:rsidR="00B75265">
              <w:rPr>
                <w:noProof/>
                <w:webHidden/>
              </w:rPr>
            </w:r>
            <w:r w:rsidR="00B75265">
              <w:rPr>
                <w:noProof/>
                <w:webHidden/>
              </w:rPr>
              <w:fldChar w:fldCharType="separate"/>
            </w:r>
            <w:r w:rsidR="00B75265">
              <w:rPr>
                <w:noProof/>
                <w:webHidden/>
              </w:rPr>
              <w:t>4</w:t>
            </w:r>
            <w:r w:rsidR="00B75265">
              <w:rPr>
                <w:noProof/>
                <w:webHidden/>
              </w:rPr>
              <w:fldChar w:fldCharType="end"/>
            </w:r>
          </w:hyperlink>
        </w:p>
        <w:p w14:paraId="2B079500" w14:textId="36848AC8" w:rsidR="00B75265" w:rsidRDefault="003D17D1" w:rsidP="009C0C96">
          <w:pPr>
            <w:pStyle w:val="TOC2"/>
            <w:tabs>
              <w:tab w:val="left" w:pos="660"/>
              <w:tab w:val="right" w:leader="dot" w:pos="9350"/>
            </w:tabs>
            <w:jc w:val="both"/>
            <w:rPr>
              <w:rFonts w:eastAsiaTheme="minorEastAsia"/>
              <w:noProof/>
            </w:rPr>
          </w:pPr>
          <w:hyperlink w:anchor="_Toc89609606" w:history="1">
            <w:r w:rsidR="00B75265" w:rsidRPr="0060205F">
              <w:rPr>
                <w:rStyle w:val="Hyperlink"/>
                <w:b/>
                <w:bCs/>
                <w:noProof/>
              </w:rPr>
              <w:t>6.</w:t>
            </w:r>
            <w:r w:rsidR="00B75265">
              <w:rPr>
                <w:rFonts w:eastAsiaTheme="minorEastAsia"/>
                <w:noProof/>
              </w:rPr>
              <w:tab/>
            </w:r>
            <w:r w:rsidR="00B75265" w:rsidRPr="0060205F">
              <w:rPr>
                <w:rStyle w:val="Hyperlink"/>
                <w:b/>
                <w:bCs/>
                <w:noProof/>
              </w:rPr>
              <w:t>Design Evolution:</w:t>
            </w:r>
            <w:r w:rsidR="00B75265">
              <w:rPr>
                <w:noProof/>
                <w:webHidden/>
              </w:rPr>
              <w:tab/>
            </w:r>
            <w:r w:rsidR="00B75265">
              <w:rPr>
                <w:noProof/>
                <w:webHidden/>
              </w:rPr>
              <w:fldChar w:fldCharType="begin"/>
            </w:r>
            <w:r w:rsidR="00B75265">
              <w:rPr>
                <w:noProof/>
                <w:webHidden/>
              </w:rPr>
              <w:instrText xml:space="preserve"> PAGEREF _Toc89609606 \h </w:instrText>
            </w:r>
            <w:r w:rsidR="00B75265">
              <w:rPr>
                <w:noProof/>
                <w:webHidden/>
              </w:rPr>
            </w:r>
            <w:r w:rsidR="00B75265">
              <w:rPr>
                <w:noProof/>
                <w:webHidden/>
              </w:rPr>
              <w:fldChar w:fldCharType="separate"/>
            </w:r>
            <w:r w:rsidR="00B75265">
              <w:rPr>
                <w:noProof/>
                <w:webHidden/>
              </w:rPr>
              <w:t>4</w:t>
            </w:r>
            <w:r w:rsidR="00B75265">
              <w:rPr>
                <w:noProof/>
                <w:webHidden/>
              </w:rPr>
              <w:fldChar w:fldCharType="end"/>
            </w:r>
          </w:hyperlink>
        </w:p>
        <w:p w14:paraId="5CEBEFAC" w14:textId="674F3758" w:rsidR="00B75265" w:rsidRDefault="003D17D1" w:rsidP="009C0C96">
          <w:pPr>
            <w:pStyle w:val="TOC2"/>
            <w:tabs>
              <w:tab w:val="left" w:pos="660"/>
              <w:tab w:val="right" w:leader="dot" w:pos="9350"/>
            </w:tabs>
            <w:jc w:val="both"/>
            <w:rPr>
              <w:rFonts w:eastAsiaTheme="minorEastAsia"/>
              <w:noProof/>
            </w:rPr>
          </w:pPr>
          <w:hyperlink w:anchor="_Toc89609607" w:history="1">
            <w:r w:rsidR="00B75265" w:rsidRPr="0060205F">
              <w:rPr>
                <w:rStyle w:val="Hyperlink"/>
                <w:b/>
                <w:bCs/>
                <w:noProof/>
              </w:rPr>
              <w:t>7.</w:t>
            </w:r>
            <w:r w:rsidR="00B75265">
              <w:rPr>
                <w:rFonts w:eastAsiaTheme="minorEastAsia"/>
                <w:noProof/>
              </w:rPr>
              <w:tab/>
            </w:r>
            <w:r w:rsidR="00B75265" w:rsidRPr="0060205F">
              <w:rPr>
                <w:rStyle w:val="Hyperlink"/>
                <w:b/>
                <w:bCs/>
                <w:noProof/>
              </w:rPr>
              <w:t>Implementation:</w:t>
            </w:r>
            <w:r w:rsidR="00B75265">
              <w:rPr>
                <w:noProof/>
                <w:webHidden/>
              </w:rPr>
              <w:tab/>
            </w:r>
            <w:r w:rsidR="00B75265">
              <w:rPr>
                <w:noProof/>
                <w:webHidden/>
              </w:rPr>
              <w:fldChar w:fldCharType="begin"/>
            </w:r>
            <w:r w:rsidR="00B75265">
              <w:rPr>
                <w:noProof/>
                <w:webHidden/>
              </w:rPr>
              <w:instrText xml:space="preserve"> PAGEREF _Toc89609607 \h </w:instrText>
            </w:r>
            <w:r w:rsidR="00B75265">
              <w:rPr>
                <w:noProof/>
                <w:webHidden/>
              </w:rPr>
            </w:r>
            <w:r w:rsidR="00B75265">
              <w:rPr>
                <w:noProof/>
                <w:webHidden/>
              </w:rPr>
              <w:fldChar w:fldCharType="separate"/>
            </w:r>
            <w:r w:rsidR="00B75265">
              <w:rPr>
                <w:noProof/>
                <w:webHidden/>
              </w:rPr>
              <w:t>4</w:t>
            </w:r>
            <w:r w:rsidR="00B75265">
              <w:rPr>
                <w:noProof/>
                <w:webHidden/>
              </w:rPr>
              <w:fldChar w:fldCharType="end"/>
            </w:r>
          </w:hyperlink>
        </w:p>
        <w:p w14:paraId="62568F0C" w14:textId="5F1681D3" w:rsidR="00B75265" w:rsidRDefault="003D17D1" w:rsidP="009C0C96">
          <w:pPr>
            <w:pStyle w:val="TOC2"/>
            <w:tabs>
              <w:tab w:val="left" w:pos="660"/>
              <w:tab w:val="right" w:leader="dot" w:pos="9350"/>
            </w:tabs>
            <w:jc w:val="both"/>
            <w:rPr>
              <w:rFonts w:eastAsiaTheme="minorEastAsia"/>
              <w:noProof/>
            </w:rPr>
          </w:pPr>
          <w:hyperlink w:anchor="_Toc89609608" w:history="1">
            <w:r w:rsidR="00B75265" w:rsidRPr="0060205F">
              <w:rPr>
                <w:rStyle w:val="Hyperlink"/>
                <w:b/>
                <w:bCs/>
                <w:noProof/>
              </w:rPr>
              <w:t>8.</w:t>
            </w:r>
            <w:r w:rsidR="00B75265">
              <w:rPr>
                <w:rFonts w:eastAsiaTheme="minorEastAsia"/>
                <w:noProof/>
              </w:rPr>
              <w:tab/>
            </w:r>
            <w:r w:rsidR="00B75265" w:rsidRPr="0060205F">
              <w:rPr>
                <w:rStyle w:val="Hyperlink"/>
                <w:b/>
                <w:bCs/>
                <w:noProof/>
              </w:rPr>
              <w:t>Evaluation:</w:t>
            </w:r>
            <w:r w:rsidR="00B75265">
              <w:rPr>
                <w:noProof/>
                <w:webHidden/>
              </w:rPr>
              <w:tab/>
            </w:r>
            <w:r w:rsidR="00B75265">
              <w:rPr>
                <w:noProof/>
                <w:webHidden/>
              </w:rPr>
              <w:fldChar w:fldCharType="begin"/>
            </w:r>
            <w:r w:rsidR="00B75265">
              <w:rPr>
                <w:noProof/>
                <w:webHidden/>
              </w:rPr>
              <w:instrText xml:space="preserve"> PAGEREF _Toc89609608 \h </w:instrText>
            </w:r>
            <w:r w:rsidR="00B75265">
              <w:rPr>
                <w:noProof/>
                <w:webHidden/>
              </w:rPr>
            </w:r>
            <w:r w:rsidR="00B75265">
              <w:rPr>
                <w:noProof/>
                <w:webHidden/>
              </w:rPr>
              <w:fldChar w:fldCharType="separate"/>
            </w:r>
            <w:r w:rsidR="00B75265">
              <w:rPr>
                <w:noProof/>
                <w:webHidden/>
              </w:rPr>
              <w:t>5</w:t>
            </w:r>
            <w:r w:rsidR="00B75265">
              <w:rPr>
                <w:noProof/>
                <w:webHidden/>
              </w:rPr>
              <w:fldChar w:fldCharType="end"/>
            </w:r>
          </w:hyperlink>
        </w:p>
        <w:p w14:paraId="2DBA98FA" w14:textId="2A2F0B12" w:rsidR="00B75265" w:rsidRDefault="003D17D1" w:rsidP="009C0C96">
          <w:pPr>
            <w:pStyle w:val="TOC2"/>
            <w:tabs>
              <w:tab w:val="left" w:pos="660"/>
              <w:tab w:val="right" w:leader="dot" w:pos="9350"/>
            </w:tabs>
            <w:jc w:val="both"/>
            <w:rPr>
              <w:rFonts w:eastAsiaTheme="minorEastAsia"/>
              <w:noProof/>
            </w:rPr>
          </w:pPr>
          <w:hyperlink w:anchor="_Toc89609609" w:history="1">
            <w:r w:rsidR="00B75265" w:rsidRPr="0060205F">
              <w:rPr>
                <w:rStyle w:val="Hyperlink"/>
                <w:b/>
                <w:bCs/>
                <w:noProof/>
              </w:rPr>
              <w:t>9.</w:t>
            </w:r>
            <w:r w:rsidR="00B75265">
              <w:rPr>
                <w:rFonts w:eastAsiaTheme="minorEastAsia"/>
                <w:noProof/>
              </w:rPr>
              <w:tab/>
            </w:r>
            <w:r w:rsidR="00B75265" w:rsidRPr="0060205F">
              <w:rPr>
                <w:rStyle w:val="Hyperlink"/>
                <w:b/>
                <w:bCs/>
                <w:noProof/>
              </w:rPr>
              <w:t>References</w:t>
            </w:r>
            <w:r w:rsidR="00B75265">
              <w:rPr>
                <w:noProof/>
                <w:webHidden/>
              </w:rPr>
              <w:tab/>
            </w:r>
            <w:r w:rsidR="00B75265">
              <w:rPr>
                <w:noProof/>
                <w:webHidden/>
              </w:rPr>
              <w:fldChar w:fldCharType="begin"/>
            </w:r>
            <w:r w:rsidR="00B75265">
              <w:rPr>
                <w:noProof/>
                <w:webHidden/>
              </w:rPr>
              <w:instrText xml:space="preserve"> PAGEREF _Toc89609609 \h </w:instrText>
            </w:r>
            <w:r w:rsidR="00B75265">
              <w:rPr>
                <w:noProof/>
                <w:webHidden/>
              </w:rPr>
            </w:r>
            <w:r w:rsidR="00B75265">
              <w:rPr>
                <w:noProof/>
                <w:webHidden/>
              </w:rPr>
              <w:fldChar w:fldCharType="separate"/>
            </w:r>
            <w:r w:rsidR="00B75265">
              <w:rPr>
                <w:noProof/>
                <w:webHidden/>
              </w:rPr>
              <w:t>5</w:t>
            </w:r>
            <w:r w:rsidR="00B75265">
              <w:rPr>
                <w:noProof/>
                <w:webHidden/>
              </w:rPr>
              <w:fldChar w:fldCharType="end"/>
            </w:r>
          </w:hyperlink>
        </w:p>
        <w:p w14:paraId="49F5BFBC" w14:textId="6A8B6B96" w:rsidR="001F5D93" w:rsidRDefault="001F5D93" w:rsidP="009C0C96">
          <w:pPr>
            <w:jc w:val="both"/>
          </w:pPr>
          <w:r>
            <w:rPr>
              <w:b/>
              <w:bCs/>
              <w:noProof/>
            </w:rPr>
            <w:fldChar w:fldCharType="end"/>
          </w:r>
        </w:p>
      </w:sdtContent>
    </w:sdt>
    <w:p w14:paraId="438E9FFB" w14:textId="519C3BBF" w:rsidR="001F5D93" w:rsidRDefault="001F5D93" w:rsidP="009C0C96">
      <w:pPr>
        <w:jc w:val="both"/>
      </w:pPr>
    </w:p>
    <w:p w14:paraId="71ACE6E0" w14:textId="77777777" w:rsidR="001F5D93" w:rsidRPr="001F5D93" w:rsidRDefault="001F5D93" w:rsidP="009C0C96">
      <w:pPr>
        <w:jc w:val="both"/>
      </w:pPr>
    </w:p>
    <w:p w14:paraId="2836A055" w14:textId="77777777" w:rsidR="00182C14" w:rsidRPr="00186AB1" w:rsidRDefault="00182C14" w:rsidP="009C0C96">
      <w:pPr>
        <w:shd w:val="clear" w:color="auto" w:fill="FFFFFF"/>
        <w:spacing w:after="0" w:line="300" w:lineRule="atLeast"/>
        <w:jc w:val="both"/>
        <w:rPr>
          <w:rFonts w:eastAsia="Times New Roman" w:cstheme="minorHAnsi"/>
          <w:color w:val="777777"/>
        </w:rPr>
      </w:pPr>
    </w:p>
    <w:p w14:paraId="7D53003E" w14:textId="77777777" w:rsidR="00186AB1" w:rsidRPr="00186AB1" w:rsidRDefault="00186AB1" w:rsidP="009C0C96">
      <w:pPr>
        <w:shd w:val="clear" w:color="auto" w:fill="FFFFFF"/>
        <w:spacing w:after="0" w:line="300" w:lineRule="atLeast"/>
        <w:jc w:val="both"/>
        <w:rPr>
          <w:rFonts w:eastAsia="Times New Roman" w:cstheme="minorHAnsi"/>
          <w:i/>
          <w:iCs/>
          <w:color w:val="777777"/>
        </w:rPr>
      </w:pPr>
      <w:r w:rsidRPr="00186AB1">
        <w:rPr>
          <w:rFonts w:eastAsia="Times New Roman" w:cstheme="minorHAnsi"/>
          <w:b/>
          <w:bCs/>
          <w:i/>
          <w:iCs/>
          <w:color w:val="777777"/>
        </w:rPr>
        <w:t>Project report:</w:t>
      </w:r>
      <w:r w:rsidRPr="00186AB1">
        <w:rPr>
          <w:rFonts w:eastAsia="Times New Roman" w:cstheme="minorHAnsi"/>
          <w:i/>
          <w:iCs/>
          <w:color w:val="777777"/>
        </w:rPr>
        <w:t> An important part of your project is your process book. Your process book details your steps in developing your solution, including the alternative designs you tried, and the insights you got. Develop your process book out of the project proposal. Equally important to your final results is how you got there! Your process book is the place you describe and document the space of possibilities you explored at each step of your project. It is not, however, a journal or lab notebook that describes every detail - you should think carefully about the important decisions you made and insights you gained and present your reasoning in a concise way. We strongly advise you to include many figures in your process book, including photos of your sketches of potential designs, screen shots from different visualization tools you explored, inspirations of visualizations you found online, etc. Several images illustrating changes in your design or focus over time will be far more informative than text describing those changes. Instead, use text to describe the rationale behind the evolution of your project. Your process book should include the following topics. Depending on your project type the amount of discussion you devote to each of them will vary:</w:t>
      </w:r>
    </w:p>
    <w:p w14:paraId="743D32F8" w14:textId="77777777" w:rsidR="00186AB1" w:rsidRPr="00186AB1" w:rsidRDefault="00186AB1" w:rsidP="009C0C96">
      <w:pPr>
        <w:numPr>
          <w:ilvl w:val="0"/>
          <w:numId w:val="1"/>
        </w:numPr>
        <w:shd w:val="clear" w:color="auto" w:fill="FFFFFF"/>
        <w:spacing w:before="150" w:after="150" w:line="240" w:lineRule="auto"/>
        <w:ind w:left="1020"/>
        <w:jc w:val="both"/>
        <w:rPr>
          <w:rFonts w:eastAsia="Times New Roman" w:cstheme="minorHAnsi"/>
          <w:i/>
          <w:iCs/>
          <w:color w:val="777777"/>
        </w:rPr>
      </w:pPr>
      <w:r w:rsidRPr="00186AB1">
        <w:rPr>
          <w:rFonts w:eastAsia="Times New Roman" w:cstheme="minorHAnsi"/>
          <w:i/>
          <w:iCs/>
          <w:color w:val="777777"/>
        </w:rPr>
        <w:t>Overview and Motivation: Provide an overview of the project goals and the motivation for it. Consider that this will be read by people who did not see your project proposal.</w:t>
      </w:r>
    </w:p>
    <w:p w14:paraId="6AD95C63" w14:textId="77777777" w:rsidR="00186AB1" w:rsidRPr="00186AB1" w:rsidRDefault="00186AB1" w:rsidP="009C0C96">
      <w:pPr>
        <w:numPr>
          <w:ilvl w:val="0"/>
          <w:numId w:val="1"/>
        </w:numPr>
        <w:shd w:val="clear" w:color="auto" w:fill="FFFFFF"/>
        <w:spacing w:before="150" w:after="150" w:line="240" w:lineRule="auto"/>
        <w:ind w:left="1020"/>
        <w:jc w:val="both"/>
        <w:rPr>
          <w:rFonts w:eastAsia="Times New Roman" w:cstheme="minorHAnsi"/>
          <w:i/>
          <w:iCs/>
          <w:color w:val="777777"/>
        </w:rPr>
      </w:pPr>
      <w:r w:rsidRPr="00186AB1">
        <w:rPr>
          <w:rFonts w:eastAsia="Times New Roman" w:cstheme="minorHAnsi"/>
          <w:i/>
          <w:iCs/>
          <w:color w:val="777777"/>
        </w:rPr>
        <w:t>Related Work: Anything that inspired you, such as a paper, a web site, visualizations we discussed in class, etc.</w:t>
      </w:r>
    </w:p>
    <w:p w14:paraId="2FBA2B64" w14:textId="77777777" w:rsidR="00186AB1" w:rsidRPr="00186AB1" w:rsidRDefault="00186AB1" w:rsidP="009C0C96">
      <w:pPr>
        <w:numPr>
          <w:ilvl w:val="0"/>
          <w:numId w:val="1"/>
        </w:numPr>
        <w:shd w:val="clear" w:color="auto" w:fill="FFFFFF"/>
        <w:spacing w:before="150" w:after="150" w:line="240" w:lineRule="auto"/>
        <w:ind w:left="1020"/>
        <w:jc w:val="both"/>
        <w:rPr>
          <w:rFonts w:eastAsia="Times New Roman" w:cstheme="minorHAnsi"/>
          <w:i/>
          <w:iCs/>
          <w:color w:val="777777"/>
        </w:rPr>
      </w:pPr>
      <w:r w:rsidRPr="00186AB1">
        <w:rPr>
          <w:rFonts w:eastAsia="Times New Roman" w:cstheme="minorHAnsi"/>
          <w:i/>
          <w:iCs/>
          <w:color w:val="777777"/>
        </w:rPr>
        <w:t>Questions: What questions are you trying to answer? How did these questions evolve over the course of the project? What new questions did you consider in the course of your analysis?</w:t>
      </w:r>
    </w:p>
    <w:p w14:paraId="141F64B0" w14:textId="77777777" w:rsidR="00186AB1" w:rsidRPr="00186AB1" w:rsidRDefault="00186AB1" w:rsidP="009C0C96">
      <w:pPr>
        <w:numPr>
          <w:ilvl w:val="0"/>
          <w:numId w:val="1"/>
        </w:numPr>
        <w:shd w:val="clear" w:color="auto" w:fill="FFFFFF"/>
        <w:spacing w:before="150" w:after="150" w:line="240" w:lineRule="auto"/>
        <w:ind w:left="1020"/>
        <w:jc w:val="both"/>
        <w:rPr>
          <w:rFonts w:eastAsia="Times New Roman" w:cstheme="minorHAnsi"/>
          <w:i/>
          <w:iCs/>
          <w:color w:val="777777"/>
        </w:rPr>
      </w:pPr>
      <w:r w:rsidRPr="00186AB1">
        <w:rPr>
          <w:rFonts w:eastAsia="Times New Roman" w:cstheme="minorHAnsi"/>
          <w:i/>
          <w:iCs/>
          <w:color w:val="777777"/>
        </w:rPr>
        <w:t>Data: Source, scraping method, cleanup, etc.</w:t>
      </w:r>
    </w:p>
    <w:p w14:paraId="136660BF" w14:textId="77777777" w:rsidR="00186AB1" w:rsidRPr="00186AB1" w:rsidRDefault="00186AB1" w:rsidP="009C0C96">
      <w:pPr>
        <w:numPr>
          <w:ilvl w:val="0"/>
          <w:numId w:val="1"/>
        </w:numPr>
        <w:shd w:val="clear" w:color="auto" w:fill="FFFFFF"/>
        <w:spacing w:before="150" w:after="150" w:line="240" w:lineRule="auto"/>
        <w:ind w:left="1020"/>
        <w:jc w:val="both"/>
        <w:rPr>
          <w:rFonts w:eastAsia="Times New Roman" w:cstheme="minorHAnsi"/>
          <w:i/>
          <w:iCs/>
          <w:color w:val="777777"/>
        </w:rPr>
      </w:pPr>
      <w:r w:rsidRPr="00186AB1">
        <w:rPr>
          <w:rFonts w:eastAsia="Times New Roman" w:cstheme="minorHAnsi"/>
          <w:i/>
          <w:iCs/>
          <w:color w:val="777777"/>
        </w:rPr>
        <w:t>Exploratory Data Analysis: What visualizations did you use to initially look at your data? What insights did you gain? How did these insights inform your design?</w:t>
      </w:r>
    </w:p>
    <w:p w14:paraId="599A4AB0" w14:textId="77777777" w:rsidR="00186AB1" w:rsidRPr="00186AB1" w:rsidRDefault="00186AB1" w:rsidP="009C0C96">
      <w:pPr>
        <w:numPr>
          <w:ilvl w:val="0"/>
          <w:numId w:val="1"/>
        </w:numPr>
        <w:shd w:val="clear" w:color="auto" w:fill="FFFFFF"/>
        <w:spacing w:before="150" w:after="150" w:line="240" w:lineRule="auto"/>
        <w:ind w:left="1020"/>
        <w:jc w:val="both"/>
        <w:rPr>
          <w:rFonts w:eastAsia="Times New Roman" w:cstheme="minorHAnsi"/>
          <w:i/>
          <w:iCs/>
          <w:color w:val="777777"/>
        </w:rPr>
      </w:pPr>
      <w:r w:rsidRPr="00186AB1">
        <w:rPr>
          <w:rFonts w:eastAsia="Times New Roman" w:cstheme="minorHAnsi"/>
          <w:i/>
          <w:iCs/>
          <w:color w:val="777777"/>
        </w:rPr>
        <w:lastRenderedPageBreak/>
        <w:t>Design Evolution: What are the different visualizations you considered? Justify the design decisions you made using the perceptual and design principles you learned in the course. Did you deviate from your proposal?</w:t>
      </w:r>
    </w:p>
    <w:p w14:paraId="0F3030D6" w14:textId="77777777" w:rsidR="00186AB1" w:rsidRPr="00186AB1" w:rsidRDefault="00186AB1" w:rsidP="009C0C96">
      <w:pPr>
        <w:numPr>
          <w:ilvl w:val="0"/>
          <w:numId w:val="1"/>
        </w:numPr>
        <w:shd w:val="clear" w:color="auto" w:fill="FFFFFF"/>
        <w:spacing w:before="150" w:after="150" w:line="240" w:lineRule="auto"/>
        <w:ind w:left="1020"/>
        <w:jc w:val="both"/>
        <w:rPr>
          <w:rFonts w:eastAsia="Times New Roman" w:cstheme="minorHAnsi"/>
          <w:i/>
          <w:iCs/>
          <w:color w:val="777777"/>
        </w:rPr>
      </w:pPr>
      <w:r w:rsidRPr="00186AB1">
        <w:rPr>
          <w:rFonts w:eastAsia="Times New Roman" w:cstheme="minorHAnsi"/>
          <w:i/>
          <w:iCs/>
          <w:color w:val="777777"/>
        </w:rPr>
        <w:t>Implementation: Describe the intent and functionality of the interactive visualizations you implemented. Provide clear and well-referenced images showing the key design and interaction elements.</w:t>
      </w:r>
    </w:p>
    <w:p w14:paraId="46CE2EA0" w14:textId="77777777" w:rsidR="00186AB1" w:rsidRPr="00186AB1" w:rsidRDefault="00186AB1" w:rsidP="009C0C96">
      <w:pPr>
        <w:numPr>
          <w:ilvl w:val="0"/>
          <w:numId w:val="1"/>
        </w:numPr>
        <w:shd w:val="clear" w:color="auto" w:fill="FFFFFF"/>
        <w:spacing w:before="150" w:after="150" w:line="240" w:lineRule="auto"/>
        <w:ind w:left="1020"/>
        <w:jc w:val="both"/>
        <w:rPr>
          <w:rFonts w:eastAsia="Times New Roman" w:cstheme="minorHAnsi"/>
          <w:i/>
          <w:iCs/>
          <w:color w:val="777777"/>
        </w:rPr>
      </w:pPr>
      <w:r w:rsidRPr="00186AB1">
        <w:rPr>
          <w:rFonts w:eastAsia="Times New Roman" w:cstheme="minorHAnsi"/>
          <w:i/>
          <w:iCs/>
          <w:color w:val="777777"/>
        </w:rPr>
        <w:t>Evaluation: What did you learn about the data by using your visualizations? How did you answer your questions? How well does your visualization work, and how could you further improve it?</w:t>
      </w:r>
    </w:p>
    <w:p w14:paraId="6EDF8265" w14:textId="77777777" w:rsidR="00186AB1" w:rsidRPr="00186AB1" w:rsidRDefault="00186AB1" w:rsidP="009C0C96">
      <w:pPr>
        <w:spacing w:after="0" w:line="240" w:lineRule="auto"/>
        <w:jc w:val="both"/>
        <w:rPr>
          <w:rFonts w:eastAsia="Times New Roman" w:cstheme="minorHAnsi"/>
          <w:i/>
          <w:iCs/>
          <w:sz w:val="24"/>
          <w:szCs w:val="24"/>
        </w:rPr>
      </w:pPr>
      <w:r w:rsidRPr="00186AB1">
        <w:rPr>
          <w:rFonts w:eastAsia="Times New Roman" w:cstheme="minorHAnsi"/>
          <w:i/>
          <w:iCs/>
          <w:color w:val="777777"/>
          <w:shd w:val="clear" w:color="auto" w:fill="FFFFFF"/>
        </w:rPr>
        <w:t>As this will be your only chance to describe your project in detail make sure that your process book is a standalone document that fully describes your results and the final design.</w:t>
      </w:r>
    </w:p>
    <w:p w14:paraId="0F9A4778" w14:textId="775EC2A2" w:rsidR="00186AB1" w:rsidRDefault="00186AB1" w:rsidP="009C0C96">
      <w:pPr>
        <w:spacing w:after="0" w:line="240" w:lineRule="auto"/>
        <w:jc w:val="both"/>
        <w:rPr>
          <w:rFonts w:eastAsia="Times New Roman" w:cstheme="minorHAnsi"/>
          <w:sz w:val="24"/>
          <w:szCs w:val="24"/>
        </w:rPr>
      </w:pPr>
      <w:r w:rsidRPr="00186AB1">
        <w:rPr>
          <w:rFonts w:eastAsia="Times New Roman" w:cstheme="minorHAnsi"/>
          <w:color w:val="777777"/>
        </w:rPr>
        <w:br/>
      </w:r>
    </w:p>
    <w:p w14:paraId="095DB9DD" w14:textId="4DE6F5DE" w:rsidR="00DA1733" w:rsidRDefault="00DA1733" w:rsidP="009C0C96">
      <w:pPr>
        <w:spacing w:after="0" w:line="240" w:lineRule="auto"/>
        <w:jc w:val="both"/>
        <w:rPr>
          <w:rFonts w:eastAsia="Times New Roman" w:cstheme="minorHAnsi"/>
          <w:sz w:val="24"/>
          <w:szCs w:val="24"/>
        </w:rPr>
      </w:pPr>
      <w:r>
        <w:rPr>
          <w:rFonts w:eastAsia="Times New Roman" w:cstheme="minorHAnsi"/>
          <w:sz w:val="24"/>
          <w:szCs w:val="24"/>
        </w:rPr>
        <w:t>To do list:</w:t>
      </w:r>
    </w:p>
    <w:p w14:paraId="472157EA" w14:textId="12B9E049" w:rsidR="007156E1" w:rsidRDefault="007156E1" w:rsidP="009C0C96">
      <w:pPr>
        <w:pStyle w:val="ListParagraph"/>
        <w:numPr>
          <w:ilvl w:val="0"/>
          <w:numId w:val="8"/>
        </w:numPr>
        <w:spacing w:after="0" w:line="240" w:lineRule="auto"/>
        <w:jc w:val="both"/>
        <w:rPr>
          <w:rFonts w:eastAsia="Times New Roman" w:cstheme="minorHAnsi"/>
          <w:sz w:val="24"/>
          <w:szCs w:val="24"/>
        </w:rPr>
      </w:pPr>
      <w:r>
        <w:rPr>
          <w:rFonts w:eastAsia="Times New Roman" w:cstheme="minorHAnsi"/>
          <w:sz w:val="24"/>
          <w:szCs w:val="24"/>
        </w:rPr>
        <w:t>video recording</w:t>
      </w:r>
    </w:p>
    <w:p w14:paraId="47C0B2E7" w14:textId="6FDD3FDD" w:rsidR="008C6EB8" w:rsidRDefault="008C6EB8" w:rsidP="009C0C96">
      <w:pPr>
        <w:pStyle w:val="ListParagraph"/>
        <w:numPr>
          <w:ilvl w:val="0"/>
          <w:numId w:val="8"/>
        </w:numPr>
        <w:spacing w:after="0" w:line="240" w:lineRule="auto"/>
        <w:jc w:val="both"/>
        <w:rPr>
          <w:rFonts w:eastAsia="Times New Roman" w:cstheme="minorHAnsi"/>
          <w:sz w:val="24"/>
          <w:szCs w:val="24"/>
        </w:rPr>
      </w:pPr>
      <w:r>
        <w:rPr>
          <w:rFonts w:eastAsia="Times New Roman" w:cstheme="minorHAnsi"/>
          <w:sz w:val="24"/>
          <w:szCs w:val="24"/>
        </w:rPr>
        <w:t xml:space="preserve">Add </w:t>
      </w:r>
      <w:r w:rsidRPr="008C6EB8">
        <w:rPr>
          <w:rFonts w:eastAsia="Times New Roman" w:cstheme="minorHAnsi"/>
          <w:sz w:val="24"/>
          <w:szCs w:val="24"/>
        </w:rPr>
        <w:t xml:space="preserve">differences between the dataset </w:t>
      </w:r>
      <w:r>
        <w:rPr>
          <w:rFonts w:eastAsia="Times New Roman" w:cstheme="minorHAnsi"/>
          <w:sz w:val="24"/>
          <w:szCs w:val="24"/>
        </w:rPr>
        <w:t>in publication</w:t>
      </w:r>
      <w:r w:rsidRPr="008C6EB8">
        <w:rPr>
          <w:rFonts w:eastAsia="Times New Roman" w:cstheme="minorHAnsi"/>
          <w:sz w:val="24"/>
          <w:szCs w:val="24"/>
        </w:rPr>
        <w:t xml:space="preserve"> and dataset you had. What were the differences, what were the limitations you had that prevented you to create a figure like the publication?</w:t>
      </w:r>
    </w:p>
    <w:p w14:paraId="15E7E64B" w14:textId="4F191049" w:rsidR="0047409C" w:rsidRDefault="0047409C" w:rsidP="009C0C96">
      <w:pPr>
        <w:pStyle w:val="ListParagraph"/>
        <w:numPr>
          <w:ilvl w:val="1"/>
          <w:numId w:val="8"/>
        </w:numPr>
        <w:spacing w:after="0" w:line="240" w:lineRule="auto"/>
        <w:jc w:val="both"/>
        <w:rPr>
          <w:rFonts w:eastAsia="Times New Roman" w:cstheme="minorHAnsi"/>
          <w:sz w:val="24"/>
          <w:szCs w:val="24"/>
        </w:rPr>
      </w:pPr>
      <w:r>
        <w:rPr>
          <w:rFonts w:eastAsia="Times New Roman" w:cstheme="minorHAnsi"/>
          <w:sz w:val="24"/>
          <w:szCs w:val="24"/>
        </w:rPr>
        <w:t xml:space="preserve">Machine learning </w:t>
      </w:r>
      <w:proofErr w:type="spellStart"/>
      <w:r>
        <w:rPr>
          <w:rFonts w:eastAsia="Times New Roman" w:cstheme="minorHAnsi"/>
          <w:sz w:val="24"/>
          <w:szCs w:val="24"/>
        </w:rPr>
        <w:t>algorithems</w:t>
      </w:r>
      <w:proofErr w:type="spellEnd"/>
      <w:r>
        <w:rPr>
          <w:rFonts w:eastAsia="Times New Roman" w:cstheme="minorHAnsi"/>
          <w:sz w:val="24"/>
          <w:szCs w:val="24"/>
        </w:rPr>
        <w:t xml:space="preserve"> to generate phases we analyzed </w:t>
      </w:r>
    </w:p>
    <w:p w14:paraId="0F92A11B" w14:textId="61FC453C" w:rsidR="0047409C" w:rsidRDefault="0047409C" w:rsidP="009C0C96">
      <w:pPr>
        <w:pStyle w:val="ListParagraph"/>
        <w:numPr>
          <w:ilvl w:val="1"/>
          <w:numId w:val="8"/>
        </w:numPr>
        <w:spacing w:after="0" w:line="240" w:lineRule="auto"/>
        <w:jc w:val="both"/>
        <w:rPr>
          <w:rFonts w:eastAsia="Times New Roman" w:cstheme="minorHAnsi"/>
          <w:sz w:val="24"/>
          <w:szCs w:val="24"/>
        </w:rPr>
      </w:pPr>
      <w:r>
        <w:rPr>
          <w:rFonts w:eastAsia="Times New Roman" w:cstheme="minorHAnsi"/>
          <w:sz w:val="24"/>
          <w:szCs w:val="24"/>
        </w:rPr>
        <w:t>Format of the dataset was different</w:t>
      </w:r>
    </w:p>
    <w:p w14:paraId="4FA2EC36" w14:textId="7E9CEA95" w:rsidR="0047409C" w:rsidRPr="0047409C" w:rsidRDefault="0047409C" w:rsidP="009C0C96">
      <w:pPr>
        <w:pStyle w:val="ListParagraph"/>
        <w:numPr>
          <w:ilvl w:val="1"/>
          <w:numId w:val="8"/>
        </w:numPr>
        <w:spacing w:after="0" w:line="240" w:lineRule="auto"/>
        <w:jc w:val="both"/>
        <w:rPr>
          <w:rFonts w:eastAsia="Times New Roman" w:cstheme="minorHAnsi"/>
          <w:sz w:val="24"/>
          <w:szCs w:val="24"/>
        </w:rPr>
      </w:pPr>
      <w:r>
        <w:rPr>
          <w:rFonts w:eastAsia="Times New Roman" w:cstheme="minorHAnsi"/>
          <w:sz w:val="24"/>
          <w:szCs w:val="24"/>
        </w:rPr>
        <w:t>We did not player movement data without the ball</w:t>
      </w:r>
    </w:p>
    <w:p w14:paraId="7E6B4335" w14:textId="78E36C5A" w:rsidR="00DA1733" w:rsidRPr="00DA1733" w:rsidRDefault="00DA1733" w:rsidP="009C0C96">
      <w:pPr>
        <w:pStyle w:val="ListParagraph"/>
        <w:numPr>
          <w:ilvl w:val="0"/>
          <w:numId w:val="8"/>
        </w:numPr>
        <w:spacing w:after="0" w:line="240" w:lineRule="auto"/>
        <w:jc w:val="both"/>
        <w:rPr>
          <w:rFonts w:eastAsia="Times New Roman" w:cstheme="minorHAnsi"/>
          <w:sz w:val="24"/>
          <w:szCs w:val="24"/>
        </w:rPr>
      </w:pPr>
      <w:r w:rsidRPr="00DA1733">
        <w:rPr>
          <w:rFonts w:eastAsia="Times New Roman" w:cstheme="minorHAnsi"/>
          <w:sz w:val="24"/>
          <w:szCs w:val="24"/>
        </w:rPr>
        <w:t>Figures introducing the dashboard. It does not have to be all the figures at once and can be in pieces of the dashboard.</w:t>
      </w:r>
    </w:p>
    <w:p w14:paraId="73FE40A9" w14:textId="2EE85013" w:rsidR="00DA1733" w:rsidRPr="00DA1733" w:rsidRDefault="00DA1733" w:rsidP="009C0C96">
      <w:pPr>
        <w:pStyle w:val="ListParagraph"/>
        <w:numPr>
          <w:ilvl w:val="0"/>
          <w:numId w:val="8"/>
        </w:numPr>
        <w:spacing w:after="0" w:line="240" w:lineRule="auto"/>
        <w:jc w:val="both"/>
        <w:rPr>
          <w:rFonts w:eastAsia="Times New Roman" w:cstheme="minorHAnsi"/>
          <w:strike/>
          <w:sz w:val="24"/>
          <w:szCs w:val="24"/>
        </w:rPr>
      </w:pPr>
      <w:r w:rsidRPr="00DA1733">
        <w:rPr>
          <w:rFonts w:eastAsia="Times New Roman" w:cstheme="minorHAnsi"/>
          <w:strike/>
          <w:sz w:val="24"/>
          <w:szCs w:val="24"/>
        </w:rPr>
        <w:t>move the timeline axis to middle of the bar chart and nodes</w:t>
      </w:r>
    </w:p>
    <w:p w14:paraId="7C038FB2" w14:textId="23F4AAA8" w:rsidR="00DA1733" w:rsidRPr="00DA1733" w:rsidRDefault="00DA1733" w:rsidP="009C0C96">
      <w:pPr>
        <w:pStyle w:val="ListParagraph"/>
        <w:numPr>
          <w:ilvl w:val="0"/>
          <w:numId w:val="8"/>
        </w:numPr>
        <w:spacing w:after="0" w:line="240" w:lineRule="auto"/>
        <w:jc w:val="both"/>
        <w:rPr>
          <w:rFonts w:eastAsia="Times New Roman" w:cstheme="minorHAnsi"/>
          <w:strike/>
          <w:sz w:val="24"/>
          <w:szCs w:val="24"/>
        </w:rPr>
      </w:pPr>
      <w:r w:rsidRPr="00DA1733">
        <w:rPr>
          <w:rFonts w:eastAsia="Times New Roman" w:cstheme="minorHAnsi"/>
          <w:strike/>
          <w:sz w:val="24"/>
          <w:szCs w:val="24"/>
        </w:rPr>
        <w:t>change color in the grey area for player based on positions</w:t>
      </w:r>
    </w:p>
    <w:p w14:paraId="2FACAD0E" w14:textId="167D5067" w:rsidR="00DA1733" w:rsidRPr="00DA1733" w:rsidRDefault="00DA1733" w:rsidP="009C0C96">
      <w:pPr>
        <w:pStyle w:val="ListParagraph"/>
        <w:numPr>
          <w:ilvl w:val="0"/>
          <w:numId w:val="8"/>
        </w:numPr>
        <w:spacing w:after="0" w:line="240" w:lineRule="auto"/>
        <w:jc w:val="both"/>
        <w:rPr>
          <w:rFonts w:eastAsia="Times New Roman" w:cstheme="minorHAnsi"/>
          <w:strike/>
          <w:sz w:val="24"/>
          <w:szCs w:val="24"/>
        </w:rPr>
      </w:pPr>
      <w:r w:rsidRPr="00DA1733">
        <w:rPr>
          <w:rFonts w:eastAsia="Times New Roman" w:cstheme="minorHAnsi"/>
          <w:strike/>
          <w:sz w:val="24"/>
          <w:szCs w:val="24"/>
        </w:rPr>
        <w:t>match the color of grey area players to the nodes of timeline</w:t>
      </w:r>
    </w:p>
    <w:p w14:paraId="30732628" w14:textId="5EA354BB" w:rsidR="00DA1733" w:rsidRDefault="00DA1733" w:rsidP="009C0C96">
      <w:pPr>
        <w:pStyle w:val="ListParagraph"/>
        <w:numPr>
          <w:ilvl w:val="0"/>
          <w:numId w:val="8"/>
        </w:numPr>
        <w:spacing w:after="0" w:line="240" w:lineRule="auto"/>
        <w:jc w:val="both"/>
        <w:rPr>
          <w:rFonts w:eastAsia="Times New Roman" w:cstheme="minorHAnsi"/>
          <w:sz w:val="24"/>
          <w:szCs w:val="24"/>
        </w:rPr>
      </w:pPr>
      <w:r w:rsidRPr="00DA1733">
        <w:rPr>
          <w:rFonts w:eastAsia="Times New Roman" w:cstheme="minorHAnsi"/>
          <w:sz w:val="24"/>
          <w:szCs w:val="24"/>
        </w:rPr>
        <w:t>add legend for start and end position color</w:t>
      </w:r>
    </w:p>
    <w:p w14:paraId="3AF668C2" w14:textId="36A6E84B" w:rsidR="00DA1733" w:rsidRDefault="00DA1733" w:rsidP="009C0C96">
      <w:pPr>
        <w:pStyle w:val="ListParagraph"/>
        <w:numPr>
          <w:ilvl w:val="0"/>
          <w:numId w:val="8"/>
        </w:numPr>
        <w:spacing w:after="0" w:line="240" w:lineRule="auto"/>
        <w:jc w:val="both"/>
        <w:rPr>
          <w:rFonts w:eastAsia="Times New Roman" w:cstheme="minorHAnsi"/>
          <w:sz w:val="24"/>
          <w:szCs w:val="24"/>
        </w:rPr>
      </w:pPr>
      <w:r>
        <w:rPr>
          <w:rFonts w:eastAsia="Times New Roman" w:cstheme="minorHAnsi"/>
          <w:sz w:val="24"/>
          <w:szCs w:val="24"/>
        </w:rPr>
        <w:t>move x-axis label to the end of the axis</w:t>
      </w:r>
    </w:p>
    <w:p w14:paraId="3C2A5A37" w14:textId="4FCA5E51" w:rsidR="00DA1733" w:rsidRDefault="008C6EB8" w:rsidP="009C0C96">
      <w:pPr>
        <w:pStyle w:val="ListParagraph"/>
        <w:numPr>
          <w:ilvl w:val="0"/>
          <w:numId w:val="8"/>
        </w:numPr>
        <w:spacing w:after="0" w:line="240" w:lineRule="auto"/>
        <w:jc w:val="both"/>
        <w:rPr>
          <w:rFonts w:eastAsia="Times New Roman" w:cstheme="minorHAnsi"/>
          <w:sz w:val="24"/>
          <w:szCs w:val="24"/>
        </w:rPr>
      </w:pPr>
      <w:r>
        <w:rPr>
          <w:rFonts w:eastAsia="Times New Roman" w:cstheme="minorHAnsi"/>
          <w:sz w:val="24"/>
          <w:szCs w:val="24"/>
        </w:rPr>
        <w:t>debug color issues</w:t>
      </w:r>
    </w:p>
    <w:p w14:paraId="21912D28" w14:textId="4E0FCDD4" w:rsidR="008C6EB8" w:rsidRDefault="008C6EB8" w:rsidP="009C0C96">
      <w:pPr>
        <w:pStyle w:val="ListParagraph"/>
        <w:numPr>
          <w:ilvl w:val="0"/>
          <w:numId w:val="8"/>
        </w:numPr>
        <w:spacing w:after="0" w:line="240" w:lineRule="auto"/>
        <w:jc w:val="both"/>
        <w:rPr>
          <w:rFonts w:eastAsia="Times New Roman" w:cstheme="minorHAnsi"/>
          <w:sz w:val="24"/>
          <w:szCs w:val="24"/>
        </w:rPr>
      </w:pPr>
      <w:r>
        <w:rPr>
          <w:rFonts w:eastAsia="Times New Roman" w:cstheme="minorHAnsi"/>
          <w:sz w:val="24"/>
          <w:szCs w:val="24"/>
        </w:rPr>
        <w:t>debug 2 showing up instead of 22</w:t>
      </w:r>
    </w:p>
    <w:p w14:paraId="4F5819A7" w14:textId="52C2DFBE" w:rsidR="008C6EB8" w:rsidRDefault="008C6EB8" w:rsidP="009C0C96">
      <w:pPr>
        <w:pStyle w:val="ListParagraph"/>
        <w:numPr>
          <w:ilvl w:val="0"/>
          <w:numId w:val="8"/>
        </w:numPr>
        <w:spacing w:after="0" w:line="240" w:lineRule="auto"/>
        <w:jc w:val="both"/>
        <w:rPr>
          <w:rFonts w:eastAsia="Times New Roman" w:cstheme="minorHAnsi"/>
          <w:sz w:val="24"/>
          <w:szCs w:val="24"/>
        </w:rPr>
      </w:pPr>
      <w:r>
        <w:rPr>
          <w:rFonts w:eastAsia="Times New Roman" w:cstheme="minorHAnsi"/>
          <w:sz w:val="24"/>
          <w:szCs w:val="24"/>
        </w:rPr>
        <w:t>debug minutes with no pattern</w:t>
      </w:r>
    </w:p>
    <w:p w14:paraId="00B317FA" w14:textId="54AD614E" w:rsidR="008C6EB8" w:rsidRPr="00AC544E" w:rsidRDefault="008C6EB8" w:rsidP="009C0C96">
      <w:pPr>
        <w:pStyle w:val="ListParagraph"/>
        <w:numPr>
          <w:ilvl w:val="0"/>
          <w:numId w:val="8"/>
        </w:numPr>
        <w:spacing w:after="0" w:line="240" w:lineRule="auto"/>
        <w:jc w:val="both"/>
        <w:rPr>
          <w:rFonts w:eastAsia="Times New Roman" w:cstheme="minorHAnsi"/>
          <w:strike/>
          <w:sz w:val="24"/>
          <w:szCs w:val="24"/>
        </w:rPr>
      </w:pPr>
      <w:r w:rsidRPr="00AC544E">
        <w:rPr>
          <w:rFonts w:eastAsia="Times New Roman" w:cstheme="minorHAnsi"/>
          <w:strike/>
          <w:sz w:val="24"/>
          <w:szCs w:val="24"/>
        </w:rPr>
        <w:t>add goalie to stats board</w:t>
      </w:r>
    </w:p>
    <w:p w14:paraId="1150E36D" w14:textId="27617552" w:rsidR="007156E1" w:rsidRDefault="007156E1" w:rsidP="009C0C96">
      <w:pPr>
        <w:pStyle w:val="ListParagraph"/>
        <w:numPr>
          <w:ilvl w:val="0"/>
          <w:numId w:val="8"/>
        </w:numPr>
        <w:spacing w:after="0" w:line="240" w:lineRule="auto"/>
        <w:jc w:val="both"/>
        <w:rPr>
          <w:rFonts w:eastAsia="Times New Roman" w:cstheme="minorHAnsi"/>
          <w:sz w:val="24"/>
          <w:szCs w:val="24"/>
        </w:rPr>
      </w:pPr>
      <w:r>
        <w:rPr>
          <w:rFonts w:eastAsia="Times New Roman" w:cstheme="minorHAnsi"/>
          <w:sz w:val="24"/>
          <w:szCs w:val="24"/>
        </w:rPr>
        <w:t>stats board, when you select a player, keep the highlight so we know which player is selected</w:t>
      </w:r>
    </w:p>
    <w:p w14:paraId="1907352E" w14:textId="2B90C301" w:rsidR="007156E1" w:rsidRPr="007156E1" w:rsidRDefault="007156E1" w:rsidP="009C0C96">
      <w:pPr>
        <w:pStyle w:val="ListParagraph"/>
        <w:numPr>
          <w:ilvl w:val="0"/>
          <w:numId w:val="8"/>
        </w:numPr>
        <w:spacing w:after="0" w:line="240" w:lineRule="auto"/>
        <w:jc w:val="both"/>
        <w:rPr>
          <w:rFonts w:eastAsia="Times New Roman" w:cstheme="minorHAnsi"/>
          <w:sz w:val="24"/>
          <w:szCs w:val="24"/>
        </w:rPr>
      </w:pPr>
      <w:r>
        <w:rPr>
          <w:rFonts w:eastAsia="Times New Roman" w:cstheme="minorHAnsi"/>
          <w:sz w:val="24"/>
          <w:szCs w:val="24"/>
        </w:rPr>
        <w:t>when you select a bar graph, highlight the background bars of the node graph (b) to indicate that all those nodes are selected and are shown</w:t>
      </w:r>
    </w:p>
    <w:p w14:paraId="5D05A13B" w14:textId="77777777" w:rsidR="00DA1733" w:rsidRPr="00186AB1" w:rsidRDefault="00DA1733" w:rsidP="009C0C96">
      <w:pPr>
        <w:spacing w:after="0" w:line="240" w:lineRule="auto"/>
        <w:jc w:val="both"/>
        <w:rPr>
          <w:rFonts w:eastAsia="Times New Roman" w:cstheme="minorHAnsi"/>
          <w:sz w:val="24"/>
          <w:szCs w:val="24"/>
        </w:rPr>
      </w:pPr>
    </w:p>
    <w:p w14:paraId="2D844F09" w14:textId="47D8E702" w:rsidR="00186AB1" w:rsidRPr="000611F8" w:rsidRDefault="00186AB1" w:rsidP="009C0C96">
      <w:pPr>
        <w:jc w:val="both"/>
        <w:rPr>
          <w:rFonts w:eastAsia="Times New Roman" w:cstheme="minorHAnsi"/>
          <w:color w:val="777777"/>
          <w:shd w:val="clear" w:color="auto" w:fill="FFFFFF"/>
        </w:rPr>
      </w:pPr>
    </w:p>
    <w:p w14:paraId="42A6B0C7" w14:textId="1BAE13FA" w:rsidR="00E24123" w:rsidRPr="00E24123" w:rsidRDefault="00E24123" w:rsidP="009C0C96">
      <w:pPr>
        <w:pStyle w:val="Heading2"/>
        <w:numPr>
          <w:ilvl w:val="0"/>
          <w:numId w:val="3"/>
        </w:numPr>
        <w:jc w:val="both"/>
        <w:rPr>
          <w:b/>
          <w:bCs/>
        </w:rPr>
      </w:pPr>
      <w:bookmarkStart w:id="0" w:name="_Toc89609601"/>
      <w:r w:rsidRPr="00E24123">
        <w:rPr>
          <w:b/>
          <w:bCs/>
        </w:rPr>
        <w:t>Overview and Motivation</w:t>
      </w:r>
      <w:bookmarkEnd w:id="0"/>
    </w:p>
    <w:p w14:paraId="4F3E505E" w14:textId="70D44F03" w:rsidR="00E24123" w:rsidRPr="00B72113" w:rsidRDefault="00E24123" w:rsidP="009C0C96">
      <w:pPr>
        <w:pStyle w:val="ListParagraph"/>
        <w:ind w:left="360"/>
        <w:jc w:val="both"/>
        <w:rPr>
          <w:rFonts w:cstheme="minorHAnsi"/>
          <w:i/>
          <w:iCs/>
          <w:highlight w:val="yellow"/>
        </w:rPr>
      </w:pPr>
      <w:r w:rsidRPr="00B72113">
        <w:rPr>
          <w:rFonts w:cstheme="minorHAnsi"/>
          <w:i/>
          <w:iCs/>
          <w:highlight w:val="yellow"/>
        </w:rPr>
        <w:t>Provide an overview of the project goals and the motivation for it. Consider that this will be read by people who did not see your project proposal.</w:t>
      </w:r>
    </w:p>
    <w:p w14:paraId="1BE822A0" w14:textId="2BB41679" w:rsidR="00B72113" w:rsidRDefault="00B72113" w:rsidP="009C0C96">
      <w:pPr>
        <w:pStyle w:val="ListParagraph"/>
        <w:ind w:left="360"/>
        <w:jc w:val="both"/>
        <w:rPr>
          <w:rFonts w:cstheme="minorHAnsi"/>
        </w:rPr>
      </w:pPr>
    </w:p>
    <w:p w14:paraId="7E93AD13" w14:textId="77777777" w:rsidR="00E55CC5" w:rsidRPr="00E55CC5" w:rsidRDefault="00E55CC5" w:rsidP="009C0C96">
      <w:pPr>
        <w:pStyle w:val="ListParagraph"/>
        <w:ind w:left="360"/>
        <w:jc w:val="both"/>
        <w:rPr>
          <w:rFonts w:cstheme="minorHAnsi"/>
        </w:rPr>
      </w:pPr>
      <w:r w:rsidRPr="00E55CC5">
        <w:rPr>
          <w:rFonts w:cstheme="minorHAnsi"/>
        </w:rPr>
        <w:t>Motivation:</w:t>
      </w:r>
    </w:p>
    <w:p w14:paraId="0263AF69" w14:textId="77777777" w:rsidR="00E55CC5" w:rsidRPr="00E55CC5" w:rsidRDefault="00E55CC5" w:rsidP="009C0C96">
      <w:pPr>
        <w:pStyle w:val="ListParagraph"/>
        <w:ind w:left="360"/>
        <w:jc w:val="both"/>
        <w:rPr>
          <w:rFonts w:cstheme="minorHAnsi"/>
        </w:rPr>
      </w:pPr>
      <w:r w:rsidRPr="00E55CC5">
        <w:rPr>
          <w:rFonts w:cstheme="minorHAnsi"/>
        </w:rPr>
        <w:lastRenderedPageBreak/>
        <w:t>Football is a passing game. Although the outcome of a game is determined by the number of goals scored, it wouldn’t be possible to score goals without passing the ball. It is also important to acknowledge the fact that goal scoring is a team effort. The contributions of players in different positions must be accounted for to develop a proper understanding of the impact of players in a particular game.</w:t>
      </w:r>
    </w:p>
    <w:p w14:paraId="454D0C36" w14:textId="77777777" w:rsidR="00E55CC5" w:rsidRPr="00E55CC5" w:rsidRDefault="00E55CC5" w:rsidP="009C0C96">
      <w:pPr>
        <w:pStyle w:val="ListParagraph"/>
        <w:ind w:left="360"/>
        <w:jc w:val="both"/>
        <w:rPr>
          <w:rFonts w:cstheme="minorHAnsi"/>
        </w:rPr>
      </w:pPr>
      <w:r w:rsidRPr="00E55CC5">
        <w:rPr>
          <w:rFonts w:cstheme="minorHAnsi"/>
        </w:rPr>
        <w:t>Moreover, there is a misconception that goal scorers are the most important players in a team. From an informed standpoint, this is not true in most cases and there are several players contributing to the success of a team. This dashboard will clear this misconception and enable the viewer to have a better understanding of the game and players’ importance represented through passing dynamics.</w:t>
      </w:r>
    </w:p>
    <w:p w14:paraId="36CEEA49" w14:textId="77777777" w:rsidR="00E55CC5" w:rsidRDefault="00E55CC5" w:rsidP="009C0C96">
      <w:pPr>
        <w:pStyle w:val="ListParagraph"/>
        <w:ind w:left="360"/>
        <w:jc w:val="both"/>
        <w:rPr>
          <w:rFonts w:cstheme="minorHAnsi"/>
        </w:rPr>
      </w:pPr>
    </w:p>
    <w:p w14:paraId="10E077DD" w14:textId="77777777" w:rsidR="00B72113" w:rsidRPr="00E24123" w:rsidRDefault="00B72113" w:rsidP="009C0C96">
      <w:pPr>
        <w:pStyle w:val="ListParagraph"/>
        <w:ind w:left="360"/>
        <w:jc w:val="both"/>
        <w:rPr>
          <w:rFonts w:cstheme="minorHAnsi"/>
        </w:rPr>
      </w:pPr>
    </w:p>
    <w:p w14:paraId="04383289" w14:textId="5D46CB00" w:rsidR="00E24123" w:rsidRPr="00E24123" w:rsidRDefault="00E24123" w:rsidP="009C0C96">
      <w:pPr>
        <w:pStyle w:val="Heading2"/>
        <w:numPr>
          <w:ilvl w:val="0"/>
          <w:numId w:val="3"/>
        </w:numPr>
        <w:jc w:val="both"/>
        <w:rPr>
          <w:b/>
          <w:bCs/>
        </w:rPr>
      </w:pPr>
      <w:bookmarkStart w:id="1" w:name="_Toc89609602"/>
      <w:r w:rsidRPr="00E24123">
        <w:rPr>
          <w:b/>
          <w:bCs/>
        </w:rPr>
        <w:t>Related Work</w:t>
      </w:r>
      <w:bookmarkEnd w:id="1"/>
    </w:p>
    <w:p w14:paraId="249E10B3" w14:textId="5ED19211" w:rsidR="00E24123" w:rsidRPr="00B72113" w:rsidRDefault="00E24123" w:rsidP="009C0C96">
      <w:pPr>
        <w:pStyle w:val="ListParagraph"/>
        <w:ind w:left="360"/>
        <w:jc w:val="both"/>
        <w:rPr>
          <w:rFonts w:cstheme="minorHAnsi"/>
          <w:i/>
          <w:iCs/>
          <w:highlight w:val="yellow"/>
        </w:rPr>
      </w:pPr>
      <w:r w:rsidRPr="00B72113">
        <w:rPr>
          <w:rFonts w:cstheme="minorHAnsi"/>
          <w:i/>
          <w:iCs/>
          <w:highlight w:val="yellow"/>
        </w:rPr>
        <w:t>Anything that inspired you, such as a paper, a web site, visualizations we discussed in class, etc.</w:t>
      </w:r>
    </w:p>
    <w:p w14:paraId="28DD8ED0" w14:textId="4CE9619A" w:rsidR="00B72113" w:rsidRDefault="00B72113" w:rsidP="009C0C96">
      <w:pPr>
        <w:pStyle w:val="ListParagraph"/>
        <w:ind w:left="360"/>
        <w:jc w:val="both"/>
        <w:rPr>
          <w:rFonts w:cstheme="minorHAnsi"/>
        </w:rPr>
      </w:pPr>
    </w:p>
    <w:p w14:paraId="36CC0ABD" w14:textId="77777777" w:rsidR="00E55CC5" w:rsidRPr="00E55CC5" w:rsidRDefault="00E55CC5" w:rsidP="009C0C96">
      <w:pPr>
        <w:pStyle w:val="ListParagraph"/>
        <w:ind w:left="360"/>
        <w:jc w:val="both"/>
        <w:rPr>
          <w:rFonts w:cstheme="minorHAnsi"/>
        </w:rPr>
      </w:pPr>
      <w:r w:rsidRPr="00E55CC5">
        <w:rPr>
          <w:rFonts w:cstheme="minorHAnsi"/>
        </w:rPr>
        <w:t>Publication:</w:t>
      </w:r>
    </w:p>
    <w:p w14:paraId="4CC4C49C" w14:textId="77777777" w:rsidR="00E55CC5" w:rsidRPr="00E55CC5" w:rsidRDefault="00E55CC5" w:rsidP="009C0C96">
      <w:pPr>
        <w:pStyle w:val="ListParagraph"/>
        <w:ind w:left="360"/>
        <w:jc w:val="both"/>
        <w:rPr>
          <w:rFonts w:cstheme="minorHAnsi"/>
        </w:rPr>
      </w:pPr>
      <w:r w:rsidRPr="00E55CC5">
        <w:rPr>
          <w:rFonts w:cstheme="minorHAnsi"/>
        </w:rPr>
        <w:t>We were inspired by the publication “</w:t>
      </w:r>
      <w:proofErr w:type="spellStart"/>
      <w:r w:rsidRPr="00E55CC5">
        <w:rPr>
          <w:rFonts w:cstheme="minorHAnsi"/>
        </w:rPr>
        <w:t>PassVizor</w:t>
      </w:r>
      <w:proofErr w:type="spellEnd"/>
      <w:r w:rsidRPr="00E55CC5">
        <w:rPr>
          <w:rFonts w:cstheme="minorHAnsi"/>
        </w:rPr>
        <w:t>: Toward Better Understanding of the Dynamics of Soccer Passes”, published in IEEE Transactions on Visualization and Computer Graphics. The idea behind the paper is to derive underlying patterns in football passes to try to better understand the attacking styles. This helps in analyzing how players build an attack using different passing tactics.</w:t>
      </w:r>
    </w:p>
    <w:p w14:paraId="30522C49" w14:textId="33B7673E" w:rsidR="00E55CC5" w:rsidRDefault="00E55CC5" w:rsidP="009C0C96">
      <w:pPr>
        <w:pStyle w:val="ListParagraph"/>
        <w:ind w:left="360"/>
        <w:jc w:val="both"/>
        <w:rPr>
          <w:rFonts w:cstheme="minorHAnsi"/>
        </w:rPr>
      </w:pPr>
      <w:r w:rsidRPr="00E55CC5">
        <w:rPr>
          <w:rFonts w:cstheme="minorHAnsi"/>
        </w:rPr>
        <w:t>ADD differences between the dataset here and dataset you had. What were the differences, what were the limitations you had that prevented you to create a figure like the publication?</w:t>
      </w:r>
    </w:p>
    <w:p w14:paraId="196C7514" w14:textId="77777777" w:rsidR="00B72113" w:rsidRPr="00E24123" w:rsidRDefault="00B72113" w:rsidP="009C0C96">
      <w:pPr>
        <w:pStyle w:val="ListParagraph"/>
        <w:ind w:left="360"/>
        <w:jc w:val="both"/>
        <w:rPr>
          <w:rFonts w:cstheme="minorHAnsi"/>
        </w:rPr>
      </w:pPr>
    </w:p>
    <w:p w14:paraId="00754DBE" w14:textId="504264F8" w:rsidR="00E24123" w:rsidRPr="00E24123" w:rsidRDefault="00E24123" w:rsidP="009C0C96">
      <w:pPr>
        <w:pStyle w:val="Heading2"/>
        <w:numPr>
          <w:ilvl w:val="0"/>
          <w:numId w:val="3"/>
        </w:numPr>
        <w:jc w:val="both"/>
        <w:rPr>
          <w:b/>
          <w:bCs/>
        </w:rPr>
      </w:pPr>
      <w:bookmarkStart w:id="2" w:name="_Toc89609603"/>
      <w:r w:rsidRPr="00E24123">
        <w:rPr>
          <w:b/>
          <w:bCs/>
        </w:rPr>
        <w:t>Questions</w:t>
      </w:r>
      <w:bookmarkEnd w:id="2"/>
    </w:p>
    <w:p w14:paraId="4DDB3227" w14:textId="77777777" w:rsidR="00123EDD" w:rsidRPr="00714FC3" w:rsidRDefault="00E24123" w:rsidP="009C0C96">
      <w:pPr>
        <w:pStyle w:val="ListParagraph"/>
        <w:ind w:left="360"/>
        <w:jc w:val="both"/>
        <w:rPr>
          <w:rFonts w:cstheme="minorHAnsi"/>
          <w:i/>
          <w:iCs/>
          <w:color w:val="7F7F7F" w:themeColor="text1" w:themeTint="80"/>
        </w:rPr>
      </w:pPr>
      <w:r w:rsidRPr="00714FC3">
        <w:rPr>
          <w:rFonts w:cstheme="minorHAnsi"/>
          <w:i/>
          <w:iCs/>
          <w:color w:val="7F7F7F" w:themeColor="text1" w:themeTint="80"/>
        </w:rPr>
        <w:t xml:space="preserve">What questions are you trying to answer? </w:t>
      </w:r>
    </w:p>
    <w:p w14:paraId="7B0B819A" w14:textId="77777777" w:rsidR="00123EDD" w:rsidRPr="00714FC3" w:rsidRDefault="00E24123" w:rsidP="009C0C96">
      <w:pPr>
        <w:pStyle w:val="ListParagraph"/>
        <w:ind w:left="360"/>
        <w:jc w:val="both"/>
        <w:rPr>
          <w:rFonts w:cstheme="minorHAnsi"/>
          <w:i/>
          <w:iCs/>
          <w:color w:val="7F7F7F" w:themeColor="text1" w:themeTint="80"/>
        </w:rPr>
      </w:pPr>
      <w:r w:rsidRPr="00714FC3">
        <w:rPr>
          <w:rFonts w:cstheme="minorHAnsi"/>
          <w:i/>
          <w:iCs/>
          <w:color w:val="7F7F7F" w:themeColor="text1" w:themeTint="80"/>
        </w:rPr>
        <w:t xml:space="preserve">How did these questions evolve over the course of the project? </w:t>
      </w:r>
    </w:p>
    <w:p w14:paraId="5EF361BE" w14:textId="6D1FE11A" w:rsidR="00E24123" w:rsidRPr="00714FC3" w:rsidRDefault="00E24123" w:rsidP="009C0C96">
      <w:pPr>
        <w:pStyle w:val="ListParagraph"/>
        <w:ind w:left="360"/>
        <w:jc w:val="both"/>
        <w:rPr>
          <w:rFonts w:cstheme="minorHAnsi"/>
          <w:i/>
          <w:iCs/>
          <w:color w:val="7F7F7F" w:themeColor="text1" w:themeTint="80"/>
        </w:rPr>
      </w:pPr>
      <w:r w:rsidRPr="00714FC3">
        <w:rPr>
          <w:rFonts w:cstheme="minorHAnsi"/>
          <w:i/>
          <w:iCs/>
          <w:color w:val="7F7F7F" w:themeColor="text1" w:themeTint="80"/>
        </w:rPr>
        <w:t>What new questions did you consider in the course of your analysis?</w:t>
      </w:r>
    </w:p>
    <w:p w14:paraId="782D22C6" w14:textId="4BAEA96D" w:rsidR="00D77C82" w:rsidRDefault="00D77C82" w:rsidP="009C0C96">
      <w:pPr>
        <w:pStyle w:val="ListParagraph"/>
        <w:ind w:left="360"/>
        <w:jc w:val="both"/>
        <w:rPr>
          <w:rFonts w:cstheme="minorHAnsi"/>
        </w:rPr>
      </w:pPr>
    </w:p>
    <w:p w14:paraId="06A68980" w14:textId="53C57047" w:rsidR="00123EDD" w:rsidRPr="00123EDD" w:rsidRDefault="001B40D5" w:rsidP="009C0C96">
      <w:pPr>
        <w:pStyle w:val="ListParagraph"/>
        <w:ind w:left="360"/>
        <w:jc w:val="both"/>
        <w:rPr>
          <w:rFonts w:cstheme="minorHAnsi"/>
          <w:u w:val="single"/>
        </w:rPr>
      </w:pPr>
      <w:r>
        <w:rPr>
          <w:rFonts w:cstheme="minorHAnsi"/>
          <w:u w:val="single"/>
        </w:rPr>
        <w:t>Initial</w:t>
      </w:r>
      <w:r w:rsidR="00123EDD" w:rsidRPr="00123EDD">
        <w:rPr>
          <w:rFonts w:cstheme="minorHAnsi"/>
          <w:u w:val="single"/>
        </w:rPr>
        <w:t xml:space="preserve"> </w:t>
      </w:r>
      <w:r w:rsidR="00DC612D">
        <w:rPr>
          <w:rFonts w:cstheme="minorHAnsi"/>
          <w:u w:val="single"/>
        </w:rPr>
        <w:t>S</w:t>
      </w:r>
      <w:r w:rsidR="00123EDD" w:rsidRPr="00123EDD">
        <w:rPr>
          <w:rFonts w:cstheme="minorHAnsi"/>
          <w:u w:val="single"/>
        </w:rPr>
        <w:t>tage</w:t>
      </w:r>
    </w:p>
    <w:p w14:paraId="63670E8E" w14:textId="625B7D95" w:rsidR="00123EDD" w:rsidRPr="00123EDD" w:rsidRDefault="00123EDD" w:rsidP="009C0C96">
      <w:pPr>
        <w:pStyle w:val="ListParagraph"/>
        <w:ind w:left="360" w:firstLine="360"/>
        <w:jc w:val="both"/>
        <w:rPr>
          <w:rFonts w:cstheme="minorHAnsi"/>
        </w:rPr>
      </w:pPr>
      <w:r>
        <w:rPr>
          <w:rFonts w:cstheme="minorHAnsi"/>
        </w:rPr>
        <w:t>In the early stages of the project implementation, we were very interested in exploring the relationship between the transfer fees of the players and the success of the teams in the season following the transfer. We were interested in exploring the following questions:</w:t>
      </w:r>
    </w:p>
    <w:p w14:paraId="399FF6F5" w14:textId="08464C2D" w:rsidR="00123EDD" w:rsidRDefault="00123EDD" w:rsidP="009C0C96">
      <w:pPr>
        <w:pStyle w:val="ListParagraph"/>
        <w:numPr>
          <w:ilvl w:val="1"/>
          <w:numId w:val="3"/>
        </w:numPr>
        <w:jc w:val="both"/>
        <w:rPr>
          <w:rFonts w:cstheme="minorHAnsi"/>
        </w:rPr>
      </w:pPr>
      <w:r>
        <w:rPr>
          <w:rFonts w:cstheme="minorHAnsi"/>
        </w:rPr>
        <w:t>What are the passing patterns of various teams in the premier league?</w:t>
      </w:r>
    </w:p>
    <w:p w14:paraId="0BE50150" w14:textId="019170D5" w:rsidR="00123EDD" w:rsidRDefault="00123EDD" w:rsidP="009C0C96">
      <w:pPr>
        <w:pStyle w:val="ListParagraph"/>
        <w:numPr>
          <w:ilvl w:val="1"/>
          <w:numId w:val="3"/>
        </w:numPr>
        <w:jc w:val="both"/>
        <w:rPr>
          <w:rFonts w:cstheme="minorHAnsi"/>
        </w:rPr>
      </w:pPr>
      <w:r>
        <w:rPr>
          <w:rFonts w:cstheme="minorHAnsi"/>
        </w:rPr>
        <w:t xml:space="preserve">What positions </w:t>
      </w:r>
      <w:r w:rsidRPr="00123EDD">
        <w:rPr>
          <w:rFonts w:cstheme="minorHAnsi"/>
        </w:rPr>
        <w:t>(forward, center, defense)</w:t>
      </w:r>
      <w:r>
        <w:rPr>
          <w:rFonts w:cstheme="minorHAnsi"/>
        </w:rPr>
        <w:t xml:space="preserve"> have the teams spend most of their funding on?</w:t>
      </w:r>
    </w:p>
    <w:p w14:paraId="43A258D2" w14:textId="281280A9" w:rsidR="00123EDD" w:rsidRDefault="00123EDD" w:rsidP="009C0C96">
      <w:pPr>
        <w:pStyle w:val="ListParagraph"/>
        <w:numPr>
          <w:ilvl w:val="1"/>
          <w:numId w:val="3"/>
        </w:numPr>
        <w:jc w:val="both"/>
        <w:rPr>
          <w:rFonts w:cstheme="minorHAnsi"/>
        </w:rPr>
      </w:pPr>
      <w:r>
        <w:rPr>
          <w:rFonts w:cstheme="minorHAnsi"/>
        </w:rPr>
        <w:t>Does the spending on transfer fees have a favorable impact on the team in the following season?</w:t>
      </w:r>
    </w:p>
    <w:p w14:paraId="68DEAB6F" w14:textId="5C4012D9" w:rsidR="00123EDD" w:rsidRDefault="00123EDD" w:rsidP="009C0C96">
      <w:pPr>
        <w:pStyle w:val="ListParagraph"/>
        <w:numPr>
          <w:ilvl w:val="1"/>
          <w:numId w:val="3"/>
        </w:numPr>
        <w:jc w:val="both"/>
        <w:rPr>
          <w:rFonts w:cstheme="minorHAnsi"/>
        </w:rPr>
      </w:pPr>
      <w:r>
        <w:rPr>
          <w:rFonts w:cstheme="minorHAnsi"/>
        </w:rPr>
        <w:t>What are the impact of transferred player age and position on the team’s outcome in the following season?</w:t>
      </w:r>
    </w:p>
    <w:p w14:paraId="7FA7DBE6" w14:textId="211FEFB7" w:rsidR="00123EDD" w:rsidRDefault="00123EDD" w:rsidP="009C0C96">
      <w:pPr>
        <w:pStyle w:val="ListParagraph"/>
        <w:ind w:left="360"/>
        <w:jc w:val="both"/>
        <w:rPr>
          <w:rFonts w:cstheme="minorHAnsi"/>
        </w:rPr>
      </w:pPr>
    </w:p>
    <w:p w14:paraId="613C13FF" w14:textId="0EC86374" w:rsidR="00123EDD" w:rsidRPr="00123EDD" w:rsidRDefault="009663E3" w:rsidP="009C0C96">
      <w:pPr>
        <w:pStyle w:val="ListParagraph"/>
        <w:ind w:left="360"/>
        <w:jc w:val="both"/>
        <w:rPr>
          <w:rFonts w:cstheme="minorHAnsi"/>
          <w:u w:val="single"/>
        </w:rPr>
      </w:pPr>
      <w:r>
        <w:rPr>
          <w:rFonts w:cstheme="minorHAnsi"/>
          <w:u w:val="single"/>
        </w:rPr>
        <w:t xml:space="preserve">Intermediate </w:t>
      </w:r>
      <w:r w:rsidR="00DC612D">
        <w:rPr>
          <w:rFonts w:cstheme="minorHAnsi"/>
          <w:u w:val="single"/>
        </w:rPr>
        <w:t>S</w:t>
      </w:r>
      <w:r>
        <w:rPr>
          <w:rFonts w:cstheme="minorHAnsi"/>
          <w:u w:val="single"/>
        </w:rPr>
        <w:t>tage</w:t>
      </w:r>
    </w:p>
    <w:p w14:paraId="5388A2B6" w14:textId="1BA3C051" w:rsidR="00123EDD" w:rsidRDefault="00123EDD" w:rsidP="009C0C96">
      <w:pPr>
        <w:pStyle w:val="ListParagraph"/>
        <w:ind w:left="360" w:firstLine="360"/>
        <w:jc w:val="both"/>
        <w:rPr>
          <w:rFonts w:cstheme="minorHAnsi"/>
        </w:rPr>
      </w:pPr>
      <w:r>
        <w:rPr>
          <w:rFonts w:cstheme="minorHAnsi"/>
        </w:rPr>
        <w:t xml:space="preserve">As we explored the available data in our dataset as well as learned more about the requirements of the project, we </w:t>
      </w:r>
      <w:r w:rsidR="001B40D5">
        <w:rPr>
          <w:rFonts w:cstheme="minorHAnsi"/>
        </w:rPr>
        <w:t xml:space="preserve">learned that we needed </w:t>
      </w:r>
      <w:r>
        <w:rPr>
          <w:rFonts w:cstheme="minorHAnsi"/>
        </w:rPr>
        <w:t>to better align the project dataset and questions to mirror that of the selected research publication. At this stage, we moved to a different dataset and came up with the following research questions:</w:t>
      </w:r>
    </w:p>
    <w:p w14:paraId="209418A9" w14:textId="11C8777F" w:rsidR="005E4388" w:rsidRPr="005E4388" w:rsidRDefault="00123EDD" w:rsidP="009C0C96">
      <w:pPr>
        <w:pStyle w:val="ListParagraph"/>
        <w:numPr>
          <w:ilvl w:val="0"/>
          <w:numId w:val="4"/>
        </w:numPr>
        <w:jc w:val="both"/>
        <w:rPr>
          <w:rFonts w:cstheme="minorHAnsi"/>
        </w:rPr>
      </w:pPr>
      <w:r>
        <w:rPr>
          <w:rFonts w:cstheme="minorHAnsi"/>
        </w:rPr>
        <w:lastRenderedPageBreak/>
        <w:t>H</w:t>
      </w:r>
      <w:r w:rsidR="005E4388" w:rsidRPr="005E4388">
        <w:rPr>
          <w:rFonts w:cstheme="minorHAnsi"/>
        </w:rPr>
        <w:t xml:space="preserve">ow does passing behavior affect the outcome of a game? </w:t>
      </w:r>
    </w:p>
    <w:p w14:paraId="6C82E083" w14:textId="760D3B38" w:rsidR="005E4388" w:rsidRPr="005E4388" w:rsidRDefault="005E4388" w:rsidP="009C0C96">
      <w:pPr>
        <w:pStyle w:val="ListParagraph"/>
        <w:numPr>
          <w:ilvl w:val="0"/>
          <w:numId w:val="4"/>
        </w:numPr>
        <w:jc w:val="both"/>
        <w:rPr>
          <w:rFonts w:cstheme="minorHAnsi"/>
        </w:rPr>
      </w:pPr>
      <w:r w:rsidRPr="005E4388">
        <w:rPr>
          <w:rFonts w:cstheme="minorHAnsi"/>
        </w:rPr>
        <w:t>What is the impact of different players in the overall performance of the game?</w:t>
      </w:r>
    </w:p>
    <w:p w14:paraId="207E4CA4" w14:textId="39E97914" w:rsidR="005E4388" w:rsidRDefault="005E4388" w:rsidP="009C0C96">
      <w:pPr>
        <w:pStyle w:val="ListParagraph"/>
        <w:numPr>
          <w:ilvl w:val="0"/>
          <w:numId w:val="4"/>
        </w:numPr>
        <w:jc w:val="both"/>
        <w:rPr>
          <w:rFonts w:cstheme="minorHAnsi"/>
        </w:rPr>
      </w:pPr>
      <w:r w:rsidRPr="005E4388">
        <w:rPr>
          <w:rFonts w:cstheme="minorHAnsi"/>
        </w:rPr>
        <w:t>What are the passing styles and patterns of a particular team?</w:t>
      </w:r>
    </w:p>
    <w:p w14:paraId="77354D10" w14:textId="436315EE" w:rsidR="005E4388" w:rsidRDefault="005E4388" w:rsidP="009C0C96">
      <w:pPr>
        <w:pStyle w:val="ListParagraph"/>
        <w:ind w:left="360"/>
        <w:jc w:val="both"/>
        <w:rPr>
          <w:rFonts w:cstheme="minorHAnsi"/>
        </w:rPr>
      </w:pPr>
    </w:p>
    <w:p w14:paraId="4B4D3509" w14:textId="3E5FA8FC" w:rsidR="00123EDD" w:rsidRDefault="00123EDD" w:rsidP="009C0C96">
      <w:pPr>
        <w:pStyle w:val="ListParagraph"/>
        <w:ind w:left="360" w:firstLine="360"/>
        <w:jc w:val="both"/>
        <w:rPr>
          <w:rFonts w:cstheme="minorHAnsi"/>
        </w:rPr>
      </w:pPr>
      <w:r>
        <w:rPr>
          <w:rFonts w:cstheme="minorHAnsi"/>
        </w:rPr>
        <w:t>From these questions it is still very evident that we were still interested in comparing across different teams. This proved challenging during the implementation of our project and availability of public datasets.</w:t>
      </w:r>
    </w:p>
    <w:p w14:paraId="1D56BB65" w14:textId="14B9AFC6" w:rsidR="005E4388" w:rsidRDefault="005E4388" w:rsidP="009C0C96">
      <w:pPr>
        <w:pStyle w:val="ListParagraph"/>
        <w:ind w:left="360"/>
        <w:jc w:val="both"/>
        <w:rPr>
          <w:rFonts w:cstheme="minorHAnsi"/>
        </w:rPr>
      </w:pPr>
    </w:p>
    <w:p w14:paraId="329903CA" w14:textId="697DF652" w:rsidR="00123EDD" w:rsidRPr="009663E3" w:rsidRDefault="00ED566B" w:rsidP="009C0C96">
      <w:pPr>
        <w:pStyle w:val="ListParagraph"/>
        <w:ind w:left="360"/>
        <w:jc w:val="both"/>
        <w:rPr>
          <w:rFonts w:cstheme="minorHAnsi"/>
          <w:u w:val="single"/>
        </w:rPr>
      </w:pPr>
      <w:r>
        <w:rPr>
          <w:rFonts w:cstheme="minorHAnsi"/>
          <w:u w:val="single"/>
        </w:rPr>
        <w:t>Final</w:t>
      </w:r>
      <w:r w:rsidR="009663E3" w:rsidRPr="009663E3">
        <w:rPr>
          <w:rFonts w:cstheme="minorHAnsi"/>
          <w:u w:val="single"/>
        </w:rPr>
        <w:t xml:space="preserve"> </w:t>
      </w:r>
      <w:r w:rsidR="00DC612D">
        <w:rPr>
          <w:rFonts w:cstheme="minorHAnsi"/>
          <w:u w:val="single"/>
        </w:rPr>
        <w:t>S</w:t>
      </w:r>
      <w:r w:rsidR="009663E3" w:rsidRPr="009663E3">
        <w:rPr>
          <w:rFonts w:cstheme="minorHAnsi"/>
          <w:u w:val="single"/>
        </w:rPr>
        <w:t>tage</w:t>
      </w:r>
    </w:p>
    <w:p w14:paraId="5FD9E2F5" w14:textId="77777777" w:rsidR="009663E3" w:rsidRDefault="009663E3" w:rsidP="009C0C96">
      <w:pPr>
        <w:pStyle w:val="ListParagraph"/>
        <w:ind w:left="360" w:firstLine="360"/>
        <w:jc w:val="both"/>
        <w:rPr>
          <w:rFonts w:cstheme="minorHAnsi"/>
        </w:rPr>
      </w:pPr>
      <w:r>
        <w:rPr>
          <w:rFonts w:cstheme="minorHAnsi"/>
        </w:rPr>
        <w:t xml:space="preserve">By now we had explored five different datasets, and each had their pros and cons. After selecting a final dataset and working on the project, it became evident that comparing performance across teams would not be feasible given the extent in which we had to manipulate the dataset to get it to a desirable state. </w:t>
      </w:r>
    </w:p>
    <w:p w14:paraId="3C86CC02" w14:textId="4B4BF590" w:rsidR="009663E3" w:rsidRDefault="009663E3" w:rsidP="009C0C96">
      <w:pPr>
        <w:pStyle w:val="ListParagraph"/>
        <w:ind w:left="360" w:firstLine="360"/>
        <w:jc w:val="both"/>
        <w:rPr>
          <w:rFonts w:cstheme="minorHAnsi"/>
        </w:rPr>
      </w:pPr>
      <w:r>
        <w:rPr>
          <w:rFonts w:cstheme="minorHAnsi"/>
        </w:rPr>
        <w:t>At this point, we shifted our focus from wanting to compare teams to comparing the passing of different players within a team. Our questions evolved to:</w:t>
      </w:r>
    </w:p>
    <w:p w14:paraId="0A81FDE0" w14:textId="3FE12CF7" w:rsidR="00D77C82" w:rsidRPr="00D77C82" w:rsidRDefault="00D77C82" w:rsidP="009C0C96">
      <w:pPr>
        <w:pStyle w:val="ListParagraph"/>
        <w:ind w:left="360"/>
        <w:jc w:val="both"/>
        <w:rPr>
          <w:rFonts w:cstheme="minorHAnsi"/>
        </w:rPr>
      </w:pPr>
      <w:r w:rsidRPr="00D77C82">
        <w:rPr>
          <w:rFonts w:cstheme="minorHAnsi"/>
        </w:rPr>
        <w:t>Have you ever wondered the extent to which passing impacts the outcome of football? To study this, we have built a dashboard with the primary goal of answering the following research questions:</w:t>
      </w:r>
    </w:p>
    <w:p w14:paraId="37F53BDD" w14:textId="77777777" w:rsidR="00D77C82" w:rsidRPr="00D77C82" w:rsidRDefault="00D77C82" w:rsidP="009C0C96">
      <w:pPr>
        <w:pStyle w:val="ListParagraph"/>
        <w:ind w:left="360"/>
        <w:jc w:val="both"/>
        <w:rPr>
          <w:rFonts w:cstheme="minorHAnsi"/>
        </w:rPr>
      </w:pPr>
    </w:p>
    <w:p w14:paraId="10C9F1E9" w14:textId="469E1F8C" w:rsidR="009663E3" w:rsidRDefault="00D77C82" w:rsidP="009C0C96">
      <w:pPr>
        <w:pStyle w:val="ListParagraph"/>
        <w:numPr>
          <w:ilvl w:val="0"/>
          <w:numId w:val="5"/>
        </w:numPr>
        <w:jc w:val="both"/>
        <w:rPr>
          <w:rFonts w:cstheme="minorHAnsi"/>
        </w:rPr>
      </w:pPr>
      <w:r w:rsidRPr="00D77C82">
        <w:rPr>
          <w:rFonts w:cstheme="minorHAnsi"/>
        </w:rPr>
        <w:t xml:space="preserve">How </w:t>
      </w:r>
      <w:r w:rsidR="00ED566B">
        <w:rPr>
          <w:rFonts w:cstheme="minorHAnsi"/>
        </w:rPr>
        <w:t>do</w:t>
      </w:r>
      <w:r w:rsidR="009663E3">
        <w:rPr>
          <w:rFonts w:cstheme="minorHAnsi"/>
        </w:rPr>
        <w:t xml:space="preserve"> the passing dynamics differ between players within a game?</w:t>
      </w:r>
    </w:p>
    <w:p w14:paraId="653606C6" w14:textId="6234C8DB" w:rsidR="00D77C82" w:rsidRPr="00D77C82" w:rsidRDefault="00D77C82" w:rsidP="009C0C96">
      <w:pPr>
        <w:pStyle w:val="ListParagraph"/>
        <w:numPr>
          <w:ilvl w:val="0"/>
          <w:numId w:val="5"/>
        </w:numPr>
        <w:jc w:val="both"/>
        <w:rPr>
          <w:rFonts w:cstheme="minorHAnsi"/>
        </w:rPr>
      </w:pPr>
      <w:r w:rsidRPr="00D77C82">
        <w:rPr>
          <w:rFonts w:cstheme="minorHAnsi"/>
        </w:rPr>
        <w:t xml:space="preserve">What is the impact of different </w:t>
      </w:r>
      <w:r w:rsidR="009663E3">
        <w:rPr>
          <w:rFonts w:cstheme="minorHAnsi"/>
        </w:rPr>
        <w:t>passing styles on t</w:t>
      </w:r>
      <w:r w:rsidRPr="00D77C82">
        <w:rPr>
          <w:rFonts w:cstheme="minorHAnsi"/>
        </w:rPr>
        <w:t xml:space="preserve">he overall </w:t>
      </w:r>
      <w:r w:rsidR="009663E3">
        <w:rPr>
          <w:rFonts w:cstheme="minorHAnsi"/>
        </w:rPr>
        <w:t xml:space="preserve">outcome of a </w:t>
      </w:r>
      <w:r w:rsidRPr="00D77C82">
        <w:rPr>
          <w:rFonts w:cstheme="minorHAnsi"/>
        </w:rPr>
        <w:t>game?</w:t>
      </w:r>
    </w:p>
    <w:p w14:paraId="1FE25F55" w14:textId="658F349A" w:rsidR="00D77C82" w:rsidRPr="00D77C82" w:rsidRDefault="00D77C82" w:rsidP="009C0C96">
      <w:pPr>
        <w:pStyle w:val="ListParagraph"/>
        <w:numPr>
          <w:ilvl w:val="0"/>
          <w:numId w:val="5"/>
        </w:numPr>
        <w:jc w:val="both"/>
        <w:rPr>
          <w:rFonts w:cstheme="minorHAnsi"/>
        </w:rPr>
      </w:pPr>
      <w:r w:rsidRPr="00D77C82">
        <w:rPr>
          <w:rFonts w:cstheme="minorHAnsi"/>
        </w:rPr>
        <w:t>What are the passing styles and patterns of a particular team?</w:t>
      </w:r>
    </w:p>
    <w:p w14:paraId="1E324B09" w14:textId="0A756393" w:rsidR="00B72113" w:rsidRDefault="00B72113" w:rsidP="009C0C96">
      <w:pPr>
        <w:pStyle w:val="ListParagraph"/>
        <w:ind w:left="360"/>
        <w:jc w:val="both"/>
        <w:rPr>
          <w:rFonts w:cstheme="minorHAnsi"/>
        </w:rPr>
      </w:pPr>
    </w:p>
    <w:p w14:paraId="7F7566D3" w14:textId="0CAB3E89" w:rsidR="00E24123" w:rsidRPr="00E24123" w:rsidRDefault="00E24123" w:rsidP="009C0C96">
      <w:pPr>
        <w:pStyle w:val="Heading2"/>
        <w:numPr>
          <w:ilvl w:val="0"/>
          <w:numId w:val="3"/>
        </w:numPr>
        <w:jc w:val="both"/>
        <w:rPr>
          <w:b/>
          <w:bCs/>
        </w:rPr>
      </w:pPr>
      <w:bookmarkStart w:id="3" w:name="_Toc89609604"/>
      <w:r w:rsidRPr="00E24123">
        <w:rPr>
          <w:b/>
          <w:bCs/>
        </w:rPr>
        <w:t>Data</w:t>
      </w:r>
      <w:bookmarkEnd w:id="3"/>
    </w:p>
    <w:p w14:paraId="39F99123" w14:textId="089F4939" w:rsidR="00E24123" w:rsidRPr="00714FC3" w:rsidRDefault="00E24123" w:rsidP="009C0C96">
      <w:pPr>
        <w:pStyle w:val="ListParagraph"/>
        <w:ind w:left="360"/>
        <w:jc w:val="both"/>
        <w:rPr>
          <w:rFonts w:cstheme="minorHAnsi"/>
          <w:i/>
          <w:iCs/>
          <w:color w:val="7F7F7F" w:themeColor="text1" w:themeTint="80"/>
        </w:rPr>
      </w:pPr>
      <w:r w:rsidRPr="00714FC3">
        <w:rPr>
          <w:rFonts w:cstheme="minorHAnsi"/>
          <w:i/>
          <w:iCs/>
          <w:color w:val="7F7F7F" w:themeColor="text1" w:themeTint="80"/>
        </w:rPr>
        <w:t>Source, scraping method, cleanup, etc.</w:t>
      </w:r>
    </w:p>
    <w:p w14:paraId="37161355" w14:textId="77777777" w:rsidR="00182C14" w:rsidRDefault="00182C14" w:rsidP="009C0C96">
      <w:pPr>
        <w:pStyle w:val="ListParagraph"/>
        <w:ind w:left="360"/>
        <w:jc w:val="both"/>
        <w:rPr>
          <w:rFonts w:cstheme="minorHAnsi"/>
        </w:rPr>
      </w:pPr>
    </w:p>
    <w:p w14:paraId="49F63697" w14:textId="43935B94" w:rsidR="00ED566B" w:rsidRPr="00ED566B" w:rsidRDefault="001B40D5" w:rsidP="009C0C96">
      <w:pPr>
        <w:pStyle w:val="ListParagraph"/>
        <w:ind w:left="360"/>
        <w:jc w:val="both"/>
        <w:rPr>
          <w:rFonts w:cstheme="minorHAnsi"/>
          <w:u w:val="single"/>
        </w:rPr>
      </w:pPr>
      <w:r>
        <w:rPr>
          <w:rFonts w:cstheme="minorHAnsi"/>
          <w:u w:val="single"/>
        </w:rPr>
        <w:t>Initial</w:t>
      </w:r>
      <w:r w:rsidR="00ED566B" w:rsidRPr="00ED566B">
        <w:rPr>
          <w:rFonts w:cstheme="minorHAnsi"/>
          <w:u w:val="single"/>
        </w:rPr>
        <w:t xml:space="preserve"> </w:t>
      </w:r>
      <w:r w:rsidR="00DC612D">
        <w:rPr>
          <w:rFonts w:cstheme="minorHAnsi"/>
          <w:u w:val="single"/>
        </w:rPr>
        <w:t>S</w:t>
      </w:r>
      <w:r w:rsidR="00ED566B" w:rsidRPr="00ED566B">
        <w:rPr>
          <w:rFonts w:cstheme="minorHAnsi"/>
          <w:u w:val="single"/>
        </w:rPr>
        <w:t>tage</w:t>
      </w:r>
    </w:p>
    <w:p w14:paraId="2AAF534A" w14:textId="405AF6C4" w:rsidR="00ED566B" w:rsidRPr="00ED566B" w:rsidRDefault="00ED566B" w:rsidP="009C0C96">
      <w:pPr>
        <w:pStyle w:val="ListParagraph"/>
        <w:ind w:left="360" w:firstLine="360"/>
        <w:jc w:val="both"/>
        <w:rPr>
          <w:rFonts w:cstheme="minorHAnsi"/>
        </w:rPr>
      </w:pPr>
      <w:r>
        <w:rPr>
          <w:rFonts w:cstheme="minorHAnsi"/>
        </w:rPr>
        <w:t xml:space="preserve">At this stage in the implementation of the project, we had selected two datasets. </w:t>
      </w:r>
      <w:r w:rsidRPr="00ED566B">
        <w:rPr>
          <w:rFonts w:cstheme="minorHAnsi"/>
        </w:rPr>
        <w:t xml:space="preserve">The first </w:t>
      </w:r>
      <w:r>
        <w:rPr>
          <w:rFonts w:cstheme="minorHAnsi"/>
        </w:rPr>
        <w:t xml:space="preserve">dataset </w:t>
      </w:r>
      <w:r w:rsidR="004265A2" w:rsidRPr="00ED566B">
        <w:rPr>
          <w:rFonts w:cstheme="minorHAnsi"/>
        </w:rPr>
        <w:t>(</w:t>
      </w:r>
      <w:r w:rsidR="004265A2">
        <w:rPr>
          <w:rFonts w:cstheme="minorHAnsi"/>
        </w:rPr>
        <w:t>original</w:t>
      </w:r>
      <w:r w:rsidR="00DA1733">
        <w:rPr>
          <w:rFonts w:cstheme="minorHAnsi"/>
        </w:rPr>
        <w:t xml:space="preserve"> data</w:t>
      </w:r>
      <w:r w:rsidR="004265A2">
        <w:rPr>
          <w:rFonts w:cstheme="minorHAnsi"/>
        </w:rPr>
        <w:t xml:space="preserve"> </w:t>
      </w:r>
      <w:r w:rsidR="004265A2" w:rsidRPr="00ED566B">
        <w:rPr>
          <w:rFonts w:cstheme="minorHAnsi"/>
        </w:rPr>
        <w:t>source</w:t>
      </w:r>
      <w:r w:rsidR="00DA1733">
        <w:rPr>
          <w:rFonts w:cstheme="minorHAnsi"/>
        </w:rPr>
        <w:t>d</w:t>
      </w:r>
      <w:r w:rsidR="004265A2" w:rsidRPr="00ED566B">
        <w:rPr>
          <w:rFonts w:cstheme="minorHAnsi"/>
        </w:rPr>
        <w:t xml:space="preserve"> from </w:t>
      </w:r>
      <w:r w:rsidR="004265A2">
        <w:rPr>
          <w:rFonts w:cstheme="minorHAnsi"/>
        </w:rPr>
        <w:t xml:space="preserve">Football-Data </w:t>
      </w:r>
      <w:r w:rsidR="004265A2">
        <w:rPr>
          <w:rFonts w:cstheme="minorHAnsi"/>
        </w:rPr>
        <w:fldChar w:fldCharType="begin"/>
      </w:r>
      <w:r w:rsidR="001B40D5">
        <w:rPr>
          <w:rFonts w:cstheme="minorHAnsi"/>
        </w:rPr>
        <w:instrText xml:space="preserve"> ADDIN EN.CITE &lt;EndNote&gt;&lt;Cite&gt;&lt;RecNum&gt;200&lt;/RecNum&gt;&lt;DisplayText&gt;[1]&lt;/DisplayText&gt;&lt;record&gt;&lt;rec-number&gt;200&lt;/rec-number&gt;&lt;foreign-keys&gt;&lt;key app="EN" db-id="z9t00wwdcss9xqer50c5dd0ct0rerpxe2zed" timestamp="1638744608"&gt;200&lt;/key&gt;&lt;/foreign-keys&gt;&lt;ref-type name="Web Page"&gt;12&lt;/ref-type&gt;&lt;contributors&gt;&lt;/contributors&gt;&lt;titles&gt;&lt;title&gt;Football-Data&lt;/title&gt;&lt;/titles&gt;&lt;volume&gt;2021&lt;/volume&gt;&lt;number&gt;20 September 2021&lt;/number&gt;&lt;dates&gt;&lt;/dates&gt;&lt;urls&gt;&lt;related-urls&gt;&lt;url&gt;http://www.football-data.co.uk/&lt;/url&gt;&lt;/related-urls&gt;&lt;/urls&gt;&lt;/record&gt;&lt;/Cite&gt;&lt;/EndNote&gt;</w:instrText>
      </w:r>
      <w:r w:rsidR="004265A2">
        <w:rPr>
          <w:rFonts w:cstheme="minorHAnsi"/>
        </w:rPr>
        <w:fldChar w:fldCharType="separate"/>
      </w:r>
      <w:r w:rsidR="004265A2">
        <w:rPr>
          <w:rFonts w:cstheme="minorHAnsi"/>
          <w:noProof/>
        </w:rPr>
        <w:t>[1]</w:t>
      </w:r>
      <w:r w:rsidR="004265A2">
        <w:rPr>
          <w:rFonts w:cstheme="minorHAnsi"/>
        </w:rPr>
        <w:fldChar w:fldCharType="end"/>
      </w:r>
      <w:r w:rsidR="004265A2" w:rsidRPr="00ED566B">
        <w:rPr>
          <w:rFonts w:cstheme="minorHAnsi"/>
        </w:rPr>
        <w:t xml:space="preserve">, compiled and downloaded via </w:t>
      </w:r>
      <w:r w:rsidR="004265A2">
        <w:rPr>
          <w:rFonts w:cstheme="minorHAnsi"/>
        </w:rPr>
        <w:t>a data hub</w:t>
      </w:r>
      <w:r w:rsidR="004265A2">
        <w:rPr>
          <w:rFonts w:cstheme="minorHAnsi"/>
        </w:rPr>
        <w:fldChar w:fldCharType="begin"/>
      </w:r>
      <w:r w:rsidR="001B40D5">
        <w:rPr>
          <w:rFonts w:cstheme="minorHAnsi"/>
        </w:rPr>
        <w:instrText xml:space="preserve"> ADDIN EN.CITE &lt;EndNote&gt;&lt;Cite&gt;&lt;RecNum&gt;201&lt;/RecNum&gt;&lt;DisplayText&gt;[2]&lt;/DisplayText&gt;&lt;record&gt;&lt;rec-number&gt;201&lt;/rec-number&gt;&lt;foreign-keys&gt;&lt;key app="EN" db-id="z9t00wwdcss9xqer50c5dd0ct0rerpxe2zed" timestamp="1638744741"&gt;201&lt;/key&gt;&lt;/foreign-keys&gt;&lt;ref-type name="Web Page"&gt;12&lt;/ref-type&gt;&lt;contributors&gt;&lt;/contributors&gt;&lt;titles&gt;&lt;title&gt;English Premier League (football)&lt;/title&gt;&lt;/titles&gt;&lt;volume&gt;2021&lt;/volume&gt;&lt;number&gt;20 September 2021&lt;/number&gt;&lt;dates&gt;&lt;/dates&gt;&lt;urls&gt;&lt;related-urls&gt;&lt;url&gt;https://datahub.io/sports-data/english-premier-league&lt;/url&gt;&lt;/related-urls&gt;&lt;/urls&gt;&lt;/record&gt;&lt;/Cite&gt;&lt;/EndNote&gt;</w:instrText>
      </w:r>
      <w:r w:rsidR="004265A2">
        <w:rPr>
          <w:rFonts w:cstheme="minorHAnsi"/>
        </w:rPr>
        <w:fldChar w:fldCharType="separate"/>
      </w:r>
      <w:r w:rsidR="004265A2">
        <w:rPr>
          <w:rFonts w:cstheme="minorHAnsi"/>
          <w:noProof/>
        </w:rPr>
        <w:t>[2]</w:t>
      </w:r>
      <w:r w:rsidR="004265A2">
        <w:rPr>
          <w:rFonts w:cstheme="minorHAnsi"/>
        </w:rPr>
        <w:fldChar w:fldCharType="end"/>
      </w:r>
      <w:r w:rsidR="004265A2">
        <w:rPr>
          <w:rFonts w:cstheme="minorHAnsi"/>
        </w:rPr>
        <w:t xml:space="preserve">) was </w:t>
      </w:r>
      <w:r w:rsidRPr="00ED566B">
        <w:rPr>
          <w:rFonts w:cstheme="minorHAnsi"/>
        </w:rPr>
        <w:t>on the English Premier League teams such as home and away goals, yellow</w:t>
      </w:r>
      <w:r w:rsidR="004265A2">
        <w:rPr>
          <w:rFonts w:cstheme="minorHAnsi"/>
        </w:rPr>
        <w:t xml:space="preserve"> </w:t>
      </w:r>
      <w:r w:rsidRPr="00ED566B">
        <w:rPr>
          <w:rFonts w:cstheme="minorHAnsi"/>
        </w:rPr>
        <w:t>and red cards</w:t>
      </w:r>
      <w:r w:rsidR="00E60DBF">
        <w:rPr>
          <w:rFonts w:cstheme="minorHAnsi"/>
        </w:rPr>
        <w:t xml:space="preserve">. </w:t>
      </w:r>
      <w:r w:rsidRPr="00ED566B">
        <w:rPr>
          <w:rFonts w:cstheme="minorHAnsi"/>
        </w:rPr>
        <w:t xml:space="preserve">This dataset is organized by specific seasons into individual </w:t>
      </w:r>
      <w:r w:rsidR="00DA1733">
        <w:rPr>
          <w:rFonts w:cstheme="minorHAnsi"/>
        </w:rPr>
        <w:t>comma separated value (CSV)</w:t>
      </w:r>
      <w:r w:rsidRPr="00ED566B">
        <w:rPr>
          <w:rFonts w:cstheme="minorHAnsi"/>
        </w:rPr>
        <w:t xml:space="preserve"> files. </w:t>
      </w:r>
      <w:r w:rsidR="00DA1733">
        <w:rPr>
          <w:rFonts w:cstheme="minorHAnsi"/>
        </w:rPr>
        <w:t>In addition to</w:t>
      </w:r>
      <w:r w:rsidR="00663998">
        <w:rPr>
          <w:rFonts w:cstheme="minorHAnsi"/>
        </w:rPr>
        <w:t xml:space="preserve"> this, we wanted to incorporate a second dataset that contained top 250 transfer fees per season from the year 2000 to 2018 </w:t>
      </w:r>
      <w:r w:rsidR="00663998">
        <w:rPr>
          <w:rFonts w:cstheme="minorHAnsi"/>
        </w:rPr>
        <w:fldChar w:fldCharType="begin"/>
      </w:r>
      <w:r w:rsidR="00663998">
        <w:rPr>
          <w:rFonts w:cstheme="minorHAnsi"/>
        </w:rPr>
        <w:instrText xml:space="preserve"> ADDIN EN.CITE &lt;EndNote&gt;&lt;Cite&gt;&lt;Author&gt;Lehkyi&lt;/Author&gt;&lt;RecNum&gt;202&lt;/RecNum&gt;&lt;DisplayText&gt;[3]&lt;/DisplayText&gt;&lt;record&gt;&lt;rec-number&gt;202&lt;/rec-number&gt;&lt;foreign-keys&gt;&lt;key app="EN" db-id="z9t00wwdcss9xqer50c5dd0ct0rerpxe2zed" timestamp="1638746877"&gt;202&lt;/key&gt;&lt;/foreign-keys&gt;&lt;ref-type name="Web Page"&gt;12&lt;/ref-type&gt;&lt;contributors&gt;&lt;authors&gt;&lt;author&gt;Sergi Lehkyi&lt;/author&gt;&lt;/authors&gt;&lt;/contributors&gt;&lt;titles&gt;&lt;title&gt;Football Transfers 2000-2018&lt;/title&gt;&lt;/titles&gt;&lt;volume&gt;2021&lt;/volume&gt;&lt;number&gt;20 September 2021&lt;/number&gt;&lt;dates&gt;&lt;/dates&gt;&lt;urls&gt;&lt;related-urls&gt;&lt;url&gt;https://www.kaggle.com/slehkyi/football-transfers-2000-2018&lt;/url&gt;&lt;/related-urls&gt;&lt;/urls&gt;&lt;/record&gt;&lt;/Cite&gt;&lt;/EndNote&gt;</w:instrText>
      </w:r>
      <w:r w:rsidR="00663998">
        <w:rPr>
          <w:rFonts w:cstheme="minorHAnsi"/>
        </w:rPr>
        <w:fldChar w:fldCharType="separate"/>
      </w:r>
      <w:r w:rsidR="00663998">
        <w:rPr>
          <w:rFonts w:cstheme="minorHAnsi"/>
          <w:noProof/>
        </w:rPr>
        <w:t>[3]</w:t>
      </w:r>
      <w:r w:rsidR="00663998">
        <w:rPr>
          <w:rFonts w:cstheme="minorHAnsi"/>
        </w:rPr>
        <w:fldChar w:fldCharType="end"/>
      </w:r>
      <w:r w:rsidR="00663998">
        <w:rPr>
          <w:rFonts w:cstheme="minorHAnsi"/>
        </w:rPr>
        <w:t xml:space="preserve">. </w:t>
      </w:r>
    </w:p>
    <w:p w14:paraId="231AFAF4" w14:textId="77777777" w:rsidR="00ED566B" w:rsidRPr="00ED566B" w:rsidRDefault="00ED566B" w:rsidP="009C0C96">
      <w:pPr>
        <w:pStyle w:val="ListParagraph"/>
        <w:ind w:left="360"/>
        <w:jc w:val="both"/>
        <w:rPr>
          <w:rFonts w:cstheme="minorHAnsi"/>
        </w:rPr>
      </w:pPr>
    </w:p>
    <w:p w14:paraId="74F2007F" w14:textId="5704BA68" w:rsidR="00ED566B" w:rsidRPr="00ED566B" w:rsidRDefault="00ED566B" w:rsidP="009C0C96">
      <w:pPr>
        <w:pStyle w:val="ListParagraph"/>
        <w:ind w:left="360"/>
        <w:jc w:val="both"/>
        <w:rPr>
          <w:rFonts w:cstheme="minorHAnsi"/>
          <w:u w:val="single"/>
        </w:rPr>
      </w:pPr>
      <w:r w:rsidRPr="00ED566B">
        <w:rPr>
          <w:rFonts w:cstheme="minorHAnsi"/>
          <w:u w:val="single"/>
        </w:rPr>
        <w:t xml:space="preserve">Intermediate </w:t>
      </w:r>
      <w:r w:rsidR="00DC612D">
        <w:rPr>
          <w:rFonts w:cstheme="minorHAnsi"/>
          <w:u w:val="single"/>
        </w:rPr>
        <w:t>S</w:t>
      </w:r>
      <w:r w:rsidRPr="00ED566B">
        <w:rPr>
          <w:rFonts w:cstheme="minorHAnsi"/>
          <w:u w:val="single"/>
        </w:rPr>
        <w:t>tage</w:t>
      </w:r>
    </w:p>
    <w:p w14:paraId="07AA360D" w14:textId="5646008C" w:rsidR="00ED566B" w:rsidRDefault="00467598" w:rsidP="009C0C96">
      <w:pPr>
        <w:pStyle w:val="ListParagraph"/>
        <w:ind w:left="360"/>
        <w:jc w:val="both"/>
        <w:rPr>
          <w:rFonts w:cstheme="minorHAnsi"/>
        </w:rPr>
      </w:pPr>
      <w:r>
        <w:rPr>
          <w:rFonts w:cstheme="minorHAnsi"/>
        </w:rPr>
        <w:tab/>
        <w:t xml:space="preserve">As discussed in other sections of this report (such as Section 3, Questions), this project evolved during the implementation cycle. At this stage, we considered several other datasets and </w:t>
      </w:r>
      <w:r w:rsidR="00801511">
        <w:rPr>
          <w:rFonts w:cstheme="minorHAnsi"/>
        </w:rPr>
        <w:t xml:space="preserve">decided to proceed with a FIFA World Cup dataset from 2010, 2014, and 2018 </w:t>
      </w:r>
      <w:r w:rsidR="00801511">
        <w:rPr>
          <w:rFonts w:cstheme="minorHAnsi"/>
        </w:rPr>
        <w:fldChar w:fldCharType="begin"/>
      </w:r>
      <w:r w:rsidR="00801511">
        <w:rPr>
          <w:rFonts w:cstheme="minorHAnsi"/>
        </w:rPr>
        <w:instrText xml:space="preserve"> ADDIN EN.CITE &lt;EndNote&gt;&lt;Cite&gt;&lt;Author&gt;Martinez Mejorado&lt;/Author&gt;&lt;Year&gt;2018&lt;/Year&gt;&lt;RecNum&gt;203&lt;/RecNum&gt;&lt;DisplayText&gt;[4]&lt;/DisplayText&gt;&lt;record&gt;&lt;rec-number&gt;203&lt;/rec-number&gt;&lt;foreign-keys&gt;&lt;key app="EN" db-id="z9t00wwdcss9xqer50c5dd0ct0rerpxe2zed" timestamp="1638749430"&gt;203&lt;/key&gt;&lt;/foreign-keys&gt;&lt;ref-type name="Dataset"&gt;59&lt;/ref-type&gt;&lt;contributors&gt;&lt;authors&gt;&lt;author&gt;Martinez Mejorado, Denisse Aneth, Ramirez Marquez, Jose Emmanuel&lt;/author&gt;&lt;/authors&gt;&lt;/contributors&gt;&lt;titles&gt;&lt;title&gt;FIFA World Cups 2010, 2014 and 2018 matches&amp;apos; information datasets&lt;/title&gt;&lt;/titles&gt;&lt;edition&gt;Version 1&lt;/edition&gt;&lt;dates&gt;&lt;year&gt;2018&lt;/year&gt;&lt;/dates&gt;&lt;pub-location&gt;Zenodo&lt;/pub-location&gt;&lt;urls&gt;&lt;/urls&gt;&lt;electronic-resource-num&gt;https://doi.org/10.5281/zenodo.1935382&lt;/electronic-resource-num&gt;&lt;/record&gt;&lt;/Cite&gt;&lt;/EndNote&gt;</w:instrText>
      </w:r>
      <w:r w:rsidR="00801511">
        <w:rPr>
          <w:rFonts w:cstheme="minorHAnsi"/>
        </w:rPr>
        <w:fldChar w:fldCharType="separate"/>
      </w:r>
      <w:r w:rsidR="00801511">
        <w:rPr>
          <w:rFonts w:cstheme="minorHAnsi"/>
          <w:noProof/>
        </w:rPr>
        <w:t>[4]</w:t>
      </w:r>
      <w:r w:rsidR="00801511">
        <w:rPr>
          <w:rFonts w:cstheme="minorHAnsi"/>
        </w:rPr>
        <w:fldChar w:fldCharType="end"/>
      </w:r>
      <w:r w:rsidR="00801511">
        <w:rPr>
          <w:rFonts w:cstheme="minorHAnsi"/>
        </w:rPr>
        <w:t xml:space="preserve">. </w:t>
      </w:r>
      <w:r w:rsidR="00801511" w:rsidRPr="00801511">
        <w:rPr>
          <w:rFonts w:cstheme="minorHAnsi"/>
        </w:rPr>
        <w:t>published under the Creative Commons Attribution 4.0 International license.</w:t>
      </w:r>
      <w:r w:rsidR="00801511">
        <w:rPr>
          <w:rFonts w:cstheme="minorHAnsi"/>
        </w:rPr>
        <w:t xml:space="preserve"> We proceeded to use this dataset for some time but eventually moved away from it because it did not contain the individual pass-level data that we needed to mirror the original publication’s visualizations.</w:t>
      </w:r>
    </w:p>
    <w:p w14:paraId="134666C9" w14:textId="77777777" w:rsidR="00ED566B" w:rsidRDefault="00ED566B" w:rsidP="009C0C96">
      <w:pPr>
        <w:pStyle w:val="ListParagraph"/>
        <w:ind w:left="360"/>
        <w:jc w:val="both"/>
        <w:rPr>
          <w:rFonts w:cstheme="minorHAnsi"/>
        </w:rPr>
      </w:pPr>
    </w:p>
    <w:p w14:paraId="154521ED" w14:textId="7F47E469" w:rsidR="00ED566B" w:rsidRPr="00ED566B" w:rsidRDefault="00ED566B" w:rsidP="009C0C96">
      <w:pPr>
        <w:pStyle w:val="ListParagraph"/>
        <w:ind w:left="360"/>
        <w:jc w:val="both"/>
        <w:rPr>
          <w:rFonts w:cstheme="minorHAnsi"/>
          <w:u w:val="single"/>
        </w:rPr>
      </w:pPr>
      <w:r w:rsidRPr="00ED566B">
        <w:rPr>
          <w:rFonts w:cstheme="minorHAnsi"/>
          <w:u w:val="single"/>
        </w:rPr>
        <w:t xml:space="preserve">Final </w:t>
      </w:r>
      <w:r w:rsidR="00DC612D">
        <w:rPr>
          <w:rFonts w:cstheme="minorHAnsi"/>
          <w:u w:val="single"/>
        </w:rPr>
        <w:t>S</w:t>
      </w:r>
      <w:r w:rsidRPr="00ED566B">
        <w:rPr>
          <w:rFonts w:cstheme="minorHAnsi"/>
          <w:u w:val="single"/>
        </w:rPr>
        <w:t>tage</w:t>
      </w:r>
    </w:p>
    <w:p w14:paraId="431CCF22" w14:textId="6F342FEC" w:rsidR="005045C3" w:rsidRDefault="00801511" w:rsidP="009C0C96">
      <w:pPr>
        <w:pStyle w:val="ListParagraph"/>
        <w:ind w:left="360"/>
        <w:jc w:val="both"/>
        <w:rPr>
          <w:rFonts w:cstheme="minorHAnsi"/>
        </w:rPr>
      </w:pPr>
      <w:r>
        <w:rPr>
          <w:rFonts w:cstheme="minorHAnsi"/>
        </w:rPr>
        <w:tab/>
        <w:t>The data within the implemented project was compiled by</w:t>
      </w:r>
      <w:r w:rsidR="001A6817" w:rsidRPr="001A6817">
        <w:rPr>
          <w:rFonts w:cstheme="minorHAnsi"/>
        </w:rPr>
        <w:t xml:space="preserve"> </w:t>
      </w:r>
      <w:proofErr w:type="spellStart"/>
      <w:r w:rsidR="001A6817" w:rsidRPr="001A6817">
        <w:rPr>
          <w:rFonts w:cstheme="minorHAnsi"/>
        </w:rPr>
        <w:t>StatsBomb</w:t>
      </w:r>
      <w:proofErr w:type="spellEnd"/>
      <w:r w:rsidR="001A6817" w:rsidRPr="001A6817">
        <w:rPr>
          <w:rFonts w:cstheme="minorHAnsi"/>
        </w:rPr>
        <w:t xml:space="preserve"> and made freely available via the </w:t>
      </w:r>
      <w:proofErr w:type="spellStart"/>
      <w:r w:rsidR="001A6817" w:rsidRPr="001A6817">
        <w:rPr>
          <w:rFonts w:cstheme="minorHAnsi"/>
        </w:rPr>
        <w:t>StatsBomb</w:t>
      </w:r>
      <w:proofErr w:type="spellEnd"/>
      <w:r w:rsidR="001A6817" w:rsidRPr="001A6817">
        <w:rPr>
          <w:rFonts w:cstheme="minorHAnsi"/>
        </w:rPr>
        <w:t xml:space="preserve"> Open Data</w:t>
      </w:r>
      <w:r w:rsidR="001A6817">
        <w:rPr>
          <w:rFonts w:cstheme="minorHAnsi"/>
        </w:rPr>
        <w:t xml:space="preserve"> </w:t>
      </w:r>
      <w:r w:rsidR="001A6817" w:rsidRPr="001A6817">
        <w:rPr>
          <w:rFonts w:cstheme="minorHAnsi"/>
        </w:rPr>
        <w:t>repository for public use and research projects</w:t>
      </w:r>
      <w:r>
        <w:rPr>
          <w:rFonts w:cstheme="minorHAnsi"/>
        </w:rPr>
        <w:t xml:space="preserve"> </w:t>
      </w:r>
      <w:r>
        <w:rPr>
          <w:rFonts w:cstheme="minorHAnsi"/>
        </w:rPr>
        <w:fldChar w:fldCharType="begin"/>
      </w:r>
      <w:r w:rsidR="0070469A">
        <w:rPr>
          <w:rFonts w:cstheme="minorHAnsi"/>
        </w:rPr>
        <w:instrText xml:space="preserve"> ADDIN EN.CITE &lt;EndNote&gt;&lt;Cite&gt;&lt;RecNum&gt;204&lt;/RecNum&gt;&lt;DisplayText&gt;[5]&lt;/DisplayText&gt;&lt;record&gt;&lt;rec-number&gt;204&lt;/rec-number&gt;&lt;foreign-keys&gt;&lt;key app="EN" db-id="z9t00wwdcss9xqer50c5dd0ct0rerpxe2zed" timestamp="1638749876"&gt;204&lt;/key&gt;&lt;/foreign-keys&gt;&lt;ref-type name="Web Page"&gt;12&lt;/ref-type&gt;&lt;contributors&gt;&lt;secondary-authors&gt;&lt;author&gt;StatsBomb&lt;/author&gt;&lt;/secondary-authors&gt;&lt;/contributors&gt;&lt;titles&gt;&lt;title&gt;StatsBomb Open Data&lt;/title&gt;&lt;/titles&gt;&lt;dates&gt;&lt;/dates&gt;&lt;pub-location&gt;GitHub&lt;/pub-location&gt;&lt;urls&gt;&lt;related-urls&gt;&lt;url&gt;https://github.com/statsbomb/open-data&lt;/url&gt;&lt;/related-urls&gt;&lt;/urls&gt;&lt;/record&gt;&lt;/Cite&gt;&lt;/EndNote&gt;</w:instrText>
      </w:r>
      <w:r>
        <w:rPr>
          <w:rFonts w:cstheme="minorHAnsi"/>
        </w:rPr>
        <w:fldChar w:fldCharType="separate"/>
      </w:r>
      <w:r>
        <w:rPr>
          <w:rFonts w:cstheme="minorHAnsi"/>
          <w:noProof/>
        </w:rPr>
        <w:t>[5]</w:t>
      </w:r>
      <w:r>
        <w:rPr>
          <w:rFonts w:cstheme="minorHAnsi"/>
        </w:rPr>
        <w:fldChar w:fldCharType="end"/>
      </w:r>
      <w:r w:rsidR="001A6817" w:rsidRPr="001A6817">
        <w:rPr>
          <w:rFonts w:cstheme="minorHAnsi"/>
        </w:rPr>
        <w:t>.</w:t>
      </w:r>
      <w:r w:rsidR="00182C14">
        <w:rPr>
          <w:rFonts w:cstheme="minorHAnsi"/>
        </w:rPr>
        <w:t xml:space="preserve"> </w:t>
      </w:r>
      <w:r w:rsidR="005045C3">
        <w:rPr>
          <w:rFonts w:cstheme="minorHAnsi"/>
        </w:rPr>
        <w:t xml:space="preserve">Data was separated </w:t>
      </w:r>
      <w:r w:rsidR="005045C3">
        <w:rPr>
          <w:rFonts w:cstheme="minorHAnsi"/>
        </w:rPr>
        <w:lastRenderedPageBreak/>
        <w:t xml:space="preserve">by individual events in JSON files. For our analysis, we selected a JSON file representing a match </w:t>
      </w:r>
      <w:r w:rsidR="001A6817" w:rsidRPr="001A6817">
        <w:rPr>
          <w:rFonts w:cstheme="minorHAnsi"/>
        </w:rPr>
        <w:t>between Real Madrid and Liverpool with a goal outcome of 3-1.</w:t>
      </w:r>
      <w:r w:rsidR="005045C3">
        <w:rPr>
          <w:rFonts w:cstheme="minorHAnsi"/>
        </w:rPr>
        <w:t xml:space="preserve"> This single filed contained over 150 thousand lines of data with roughly 3500 observations of events.</w:t>
      </w:r>
    </w:p>
    <w:p w14:paraId="6E1862BA" w14:textId="77777777" w:rsidR="005045C3" w:rsidRDefault="005045C3" w:rsidP="009C0C96">
      <w:pPr>
        <w:pStyle w:val="ListParagraph"/>
        <w:ind w:left="360"/>
        <w:jc w:val="both"/>
        <w:rPr>
          <w:rFonts w:cstheme="minorHAnsi"/>
        </w:rPr>
      </w:pPr>
      <w:r>
        <w:rPr>
          <w:rFonts w:cstheme="minorHAnsi"/>
        </w:rPr>
        <w:t xml:space="preserve">Given that Real Madrid scored three goals within this game, we decided to look at their passing patterns. First, we subset the dataset to only include the events involving players from Real Madrid. </w:t>
      </w:r>
    </w:p>
    <w:p w14:paraId="16B3F41A" w14:textId="77777777" w:rsidR="005045C3" w:rsidRDefault="005045C3" w:rsidP="009C0C96">
      <w:pPr>
        <w:pStyle w:val="ListParagraph"/>
        <w:ind w:left="360"/>
        <w:jc w:val="both"/>
        <w:rPr>
          <w:rFonts w:cstheme="minorHAnsi"/>
        </w:rPr>
      </w:pPr>
    </w:p>
    <w:p w14:paraId="10097866" w14:textId="4B649435" w:rsidR="001A6817" w:rsidRDefault="005045C3" w:rsidP="00312F7D">
      <w:pPr>
        <w:pStyle w:val="ListParagraph"/>
        <w:ind w:left="360" w:firstLine="360"/>
        <w:jc w:val="both"/>
        <w:rPr>
          <w:rFonts w:cstheme="minorHAnsi"/>
        </w:rPr>
      </w:pPr>
      <w:r>
        <w:rPr>
          <w:rFonts w:cstheme="minorHAnsi"/>
        </w:rPr>
        <w:t xml:space="preserve">Because there are different SVG elements within our </w:t>
      </w:r>
      <w:r w:rsidR="00312F7D">
        <w:rPr>
          <w:rFonts w:cstheme="minorHAnsi"/>
        </w:rPr>
        <w:t>dashboard</w:t>
      </w:r>
      <w:r>
        <w:rPr>
          <w:rFonts w:cstheme="minorHAnsi"/>
        </w:rPr>
        <w:t xml:space="preserve">, depending on the need, we have a different subset of data. For example, to graph the bar chart and the nodes, we subset the dataset to only include the passes of Real Madrid players that were not intercepted. However, to calculate the statistics, we included all the data of Real Madrid players and used python to calculate the number of passes each individual player was involved with as well as those passes that were successful (not intercepted). Using this data, we were able to calculate the passing accuracy percentage for each player and create our own JSON dataset. Within this dataset, we also calculated and included the number of shots taken by each player, goal assists (passes to someone else who made a goal), and goals made. </w:t>
      </w:r>
    </w:p>
    <w:p w14:paraId="5F3B8572" w14:textId="097B3D42" w:rsidR="005045C3" w:rsidRDefault="005045C3" w:rsidP="009C0C96">
      <w:pPr>
        <w:pStyle w:val="ListParagraph"/>
        <w:ind w:left="360"/>
        <w:jc w:val="both"/>
        <w:rPr>
          <w:rFonts w:cstheme="minorHAnsi"/>
        </w:rPr>
      </w:pPr>
    </w:p>
    <w:p w14:paraId="71904394" w14:textId="2C64BDA1" w:rsidR="00E24123" w:rsidRPr="00E24123" w:rsidRDefault="00E24123" w:rsidP="009C0C96">
      <w:pPr>
        <w:pStyle w:val="Heading2"/>
        <w:numPr>
          <w:ilvl w:val="0"/>
          <w:numId w:val="3"/>
        </w:numPr>
        <w:jc w:val="both"/>
        <w:rPr>
          <w:b/>
          <w:bCs/>
        </w:rPr>
      </w:pPr>
      <w:bookmarkStart w:id="4" w:name="_Toc89609605"/>
      <w:r w:rsidRPr="00E24123">
        <w:rPr>
          <w:b/>
          <w:bCs/>
        </w:rPr>
        <w:t>Exploratory Data Analysis</w:t>
      </w:r>
      <w:bookmarkEnd w:id="4"/>
    </w:p>
    <w:p w14:paraId="3A3BB513" w14:textId="77777777" w:rsidR="00714FC3" w:rsidRDefault="00E24123" w:rsidP="009C0C96">
      <w:pPr>
        <w:pStyle w:val="ListParagraph"/>
        <w:ind w:left="360"/>
        <w:jc w:val="both"/>
        <w:rPr>
          <w:rFonts w:cstheme="minorHAnsi"/>
          <w:i/>
          <w:iCs/>
          <w:highlight w:val="yellow"/>
        </w:rPr>
      </w:pPr>
      <w:r w:rsidRPr="00B72113">
        <w:rPr>
          <w:rFonts w:cstheme="minorHAnsi"/>
          <w:i/>
          <w:iCs/>
          <w:highlight w:val="yellow"/>
        </w:rPr>
        <w:t xml:space="preserve">What visualizations did you use to initially look at your data? </w:t>
      </w:r>
    </w:p>
    <w:p w14:paraId="1B63C1DD" w14:textId="77777777" w:rsidR="00714FC3" w:rsidRDefault="00E24123" w:rsidP="009C0C96">
      <w:pPr>
        <w:pStyle w:val="ListParagraph"/>
        <w:ind w:left="360"/>
        <w:jc w:val="both"/>
        <w:rPr>
          <w:rFonts w:cstheme="minorHAnsi"/>
          <w:i/>
          <w:iCs/>
          <w:highlight w:val="yellow"/>
        </w:rPr>
      </w:pPr>
      <w:r w:rsidRPr="00B72113">
        <w:rPr>
          <w:rFonts w:cstheme="minorHAnsi"/>
          <w:i/>
          <w:iCs/>
          <w:highlight w:val="yellow"/>
        </w:rPr>
        <w:t>What insights did you gain?</w:t>
      </w:r>
    </w:p>
    <w:p w14:paraId="3641C0C2" w14:textId="5D10FEB8" w:rsidR="00E24123" w:rsidRPr="00B72113" w:rsidRDefault="00E24123" w:rsidP="009C0C96">
      <w:pPr>
        <w:pStyle w:val="ListParagraph"/>
        <w:ind w:left="360"/>
        <w:jc w:val="both"/>
        <w:rPr>
          <w:rFonts w:cstheme="minorHAnsi"/>
          <w:i/>
          <w:iCs/>
          <w:highlight w:val="yellow"/>
        </w:rPr>
      </w:pPr>
      <w:r w:rsidRPr="00B72113">
        <w:rPr>
          <w:rFonts w:cstheme="minorHAnsi"/>
          <w:i/>
          <w:iCs/>
          <w:highlight w:val="yellow"/>
        </w:rPr>
        <w:t>How did these insights inform your design?</w:t>
      </w:r>
    </w:p>
    <w:p w14:paraId="08F32642" w14:textId="1FACCBDA" w:rsidR="00B72113" w:rsidRDefault="00B72113" w:rsidP="009C0C96">
      <w:pPr>
        <w:pStyle w:val="ListParagraph"/>
        <w:ind w:left="360"/>
        <w:jc w:val="both"/>
        <w:rPr>
          <w:rFonts w:cstheme="minorHAnsi"/>
        </w:rPr>
      </w:pPr>
    </w:p>
    <w:p w14:paraId="43152FF4" w14:textId="4B731E01" w:rsidR="00DC612D" w:rsidRDefault="00DC612D" w:rsidP="009C0C96">
      <w:pPr>
        <w:pStyle w:val="ListParagraph"/>
        <w:ind w:left="360"/>
        <w:jc w:val="both"/>
        <w:rPr>
          <w:rFonts w:cstheme="minorHAnsi"/>
        </w:rPr>
      </w:pPr>
      <w:r>
        <w:rPr>
          <w:rFonts w:cstheme="minorHAnsi"/>
        </w:rPr>
        <w:t xml:space="preserve">Because our dataset and research questions evolved quite a bit during the implementation of this project, many of the exploratory steps performed were on datasets that we ended up not using for the final implementation of the dashboard. For example, in the “Initial Stage” when we were </w:t>
      </w:r>
      <w:r w:rsidR="001A0DE1">
        <w:rPr>
          <w:rFonts w:cstheme="minorHAnsi"/>
        </w:rPr>
        <w:t xml:space="preserve">interested in delving deep into the trade-fee of players as well as assess trends within teams, we did a summary figure of each team and position within the team and saw several outliers. First, we noticed that some teams paid significant sums of money (figure shown is in Euros) to trade center-forward players. Of note were Arsenal, Chelsea, Manchester City, and Manchester United who often paid an overall order of magnitude for center-forward players as compared to all other positions. We were very interested in exploring these trends; however, due to the fact that this did not mirror the visualization in the publication of interest, we moved away from this. </w:t>
      </w:r>
    </w:p>
    <w:p w14:paraId="5BD19320" w14:textId="77777777" w:rsidR="00DC612D" w:rsidRDefault="00DC612D" w:rsidP="009C0C96">
      <w:pPr>
        <w:pStyle w:val="ListParagraph"/>
        <w:ind w:left="360"/>
        <w:jc w:val="both"/>
        <w:rPr>
          <w:rFonts w:cstheme="minorHAnsi"/>
        </w:rPr>
      </w:pPr>
    </w:p>
    <w:p w14:paraId="114B1143" w14:textId="77777777" w:rsidR="00DC612D" w:rsidRDefault="00DC612D" w:rsidP="00714FC3">
      <w:pPr>
        <w:pStyle w:val="ListParagraph"/>
        <w:keepNext/>
        <w:ind w:left="360"/>
        <w:jc w:val="center"/>
      </w:pPr>
      <w:r>
        <w:rPr>
          <w:noProof/>
        </w:rPr>
        <w:lastRenderedPageBreak/>
        <w:drawing>
          <wp:inline distT="0" distB="0" distL="0" distR="0" wp14:anchorId="33F19E47" wp14:editId="6C25B873">
            <wp:extent cx="6168788" cy="3260914"/>
            <wp:effectExtent l="0" t="0" r="3810"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F6673D1" w14:textId="5C5FD0FB" w:rsidR="00B72113" w:rsidRDefault="00DC612D" w:rsidP="009C0C96">
      <w:pPr>
        <w:pStyle w:val="Caption"/>
        <w:jc w:val="center"/>
        <w:rPr>
          <w:rFonts w:cstheme="minorHAnsi"/>
        </w:rPr>
      </w:pPr>
      <w:r>
        <w:t xml:space="preserve">Figure </w:t>
      </w:r>
      <w:r w:rsidR="003D17D1">
        <w:fldChar w:fldCharType="begin"/>
      </w:r>
      <w:r w:rsidR="003D17D1">
        <w:instrText xml:space="preserve"> SEQ Figure \* ARABIC </w:instrText>
      </w:r>
      <w:r w:rsidR="003D17D1">
        <w:fldChar w:fldCharType="separate"/>
      </w:r>
      <w:r w:rsidR="00F841D0">
        <w:rPr>
          <w:noProof/>
        </w:rPr>
        <w:t>1</w:t>
      </w:r>
      <w:r w:rsidR="003D17D1">
        <w:rPr>
          <w:noProof/>
        </w:rPr>
        <w:fldChar w:fldCharType="end"/>
      </w:r>
      <w:r w:rsidRPr="00D91418">
        <w:t xml:space="preserve">: An exploratory assessment of </w:t>
      </w:r>
      <w:r>
        <w:t xml:space="preserve">the "Initial Stage" </w:t>
      </w:r>
      <w:r w:rsidRPr="00D91418">
        <w:t xml:space="preserve">dataset to assess the granularity and availability of </w:t>
      </w:r>
      <w:r>
        <w:t xml:space="preserve">trade-fee </w:t>
      </w:r>
      <w:r w:rsidR="001A0DE1">
        <w:t xml:space="preserve">(in Euros) </w:t>
      </w:r>
      <w:r w:rsidRPr="00D91418">
        <w:t>data for two consecutive seasons</w:t>
      </w:r>
      <w:r>
        <w:t>.</w:t>
      </w:r>
    </w:p>
    <w:p w14:paraId="7EA347EB" w14:textId="590AFE27" w:rsidR="00DC612D" w:rsidRDefault="00DC612D" w:rsidP="009C0C96">
      <w:pPr>
        <w:pStyle w:val="ListParagraph"/>
        <w:ind w:left="360"/>
        <w:jc w:val="both"/>
        <w:rPr>
          <w:rFonts w:cstheme="minorHAnsi"/>
        </w:rPr>
      </w:pPr>
    </w:p>
    <w:p w14:paraId="15C4FAB5" w14:textId="1D28EAF1" w:rsidR="00DC612D" w:rsidRDefault="00DC612D" w:rsidP="009C0C96">
      <w:pPr>
        <w:pStyle w:val="ListParagraph"/>
        <w:ind w:left="360"/>
        <w:jc w:val="both"/>
        <w:rPr>
          <w:rFonts w:cstheme="minorHAnsi"/>
        </w:rPr>
      </w:pPr>
    </w:p>
    <w:p w14:paraId="45C9DF9D" w14:textId="77777777" w:rsidR="00DC612D" w:rsidRPr="00E24123" w:rsidRDefault="00DC612D" w:rsidP="009C0C96">
      <w:pPr>
        <w:pStyle w:val="ListParagraph"/>
        <w:ind w:left="360"/>
        <w:jc w:val="both"/>
        <w:rPr>
          <w:rFonts w:cstheme="minorHAnsi"/>
        </w:rPr>
      </w:pPr>
    </w:p>
    <w:p w14:paraId="58CD4AFB" w14:textId="054429A6" w:rsidR="00E24123" w:rsidRPr="00E24123" w:rsidRDefault="00E24123" w:rsidP="009C0C96">
      <w:pPr>
        <w:pStyle w:val="Heading2"/>
        <w:numPr>
          <w:ilvl w:val="0"/>
          <w:numId w:val="3"/>
        </w:numPr>
        <w:jc w:val="both"/>
        <w:rPr>
          <w:b/>
          <w:bCs/>
        </w:rPr>
      </w:pPr>
      <w:bookmarkStart w:id="5" w:name="_Toc89609606"/>
      <w:r w:rsidRPr="00E24123">
        <w:rPr>
          <w:b/>
          <w:bCs/>
        </w:rPr>
        <w:t>Design Evolution</w:t>
      </w:r>
      <w:bookmarkEnd w:id="5"/>
    </w:p>
    <w:p w14:paraId="54D803AC" w14:textId="77777777" w:rsidR="00714FC3" w:rsidRDefault="00E24123" w:rsidP="009C0C96">
      <w:pPr>
        <w:pStyle w:val="ListParagraph"/>
        <w:ind w:left="360"/>
        <w:jc w:val="both"/>
        <w:rPr>
          <w:rFonts w:cstheme="minorHAnsi"/>
          <w:i/>
          <w:iCs/>
          <w:highlight w:val="yellow"/>
        </w:rPr>
      </w:pPr>
      <w:r w:rsidRPr="00B72113">
        <w:rPr>
          <w:rFonts w:cstheme="minorHAnsi"/>
          <w:i/>
          <w:iCs/>
          <w:highlight w:val="yellow"/>
        </w:rPr>
        <w:t xml:space="preserve">What are the different visualizations you considered? </w:t>
      </w:r>
    </w:p>
    <w:p w14:paraId="0BEBB7B6" w14:textId="77777777" w:rsidR="00714FC3" w:rsidRDefault="00E24123" w:rsidP="009C0C96">
      <w:pPr>
        <w:pStyle w:val="ListParagraph"/>
        <w:ind w:left="360"/>
        <w:jc w:val="both"/>
        <w:rPr>
          <w:rFonts w:cstheme="minorHAnsi"/>
          <w:i/>
          <w:iCs/>
          <w:highlight w:val="yellow"/>
        </w:rPr>
      </w:pPr>
      <w:r w:rsidRPr="00B72113">
        <w:rPr>
          <w:rFonts w:cstheme="minorHAnsi"/>
          <w:i/>
          <w:iCs/>
          <w:highlight w:val="yellow"/>
        </w:rPr>
        <w:t xml:space="preserve">Justify the design decisions you made using the perceptual and design principles you learned in the course. </w:t>
      </w:r>
    </w:p>
    <w:p w14:paraId="138CB28A" w14:textId="7E11CCD3" w:rsidR="00E24123" w:rsidRPr="00B72113" w:rsidRDefault="00E24123" w:rsidP="009C0C96">
      <w:pPr>
        <w:pStyle w:val="ListParagraph"/>
        <w:ind w:left="360"/>
        <w:jc w:val="both"/>
        <w:rPr>
          <w:rFonts w:cstheme="minorHAnsi"/>
          <w:i/>
          <w:iCs/>
          <w:highlight w:val="yellow"/>
        </w:rPr>
      </w:pPr>
      <w:r w:rsidRPr="00B72113">
        <w:rPr>
          <w:rFonts w:cstheme="minorHAnsi"/>
          <w:i/>
          <w:iCs/>
          <w:highlight w:val="yellow"/>
        </w:rPr>
        <w:t>Did you deviate from your proposal?</w:t>
      </w:r>
    </w:p>
    <w:p w14:paraId="2CCA3F16" w14:textId="65E30B60" w:rsidR="00B72113" w:rsidRDefault="00B72113" w:rsidP="009C0C96">
      <w:pPr>
        <w:pStyle w:val="ListParagraph"/>
        <w:ind w:left="360"/>
        <w:jc w:val="both"/>
        <w:rPr>
          <w:rFonts w:cstheme="minorHAnsi"/>
        </w:rPr>
      </w:pPr>
    </w:p>
    <w:p w14:paraId="523860A7" w14:textId="6F5ECE40" w:rsidR="00B72113" w:rsidRDefault="009C0C96" w:rsidP="009C0C96">
      <w:pPr>
        <w:pStyle w:val="ListParagraph"/>
        <w:ind w:left="360" w:firstLine="360"/>
        <w:jc w:val="both"/>
        <w:rPr>
          <w:rFonts w:cstheme="minorHAnsi"/>
        </w:rPr>
      </w:pPr>
      <w:r>
        <w:rPr>
          <w:rFonts w:cstheme="minorHAnsi"/>
        </w:rPr>
        <w:t xml:space="preserve">From the planning phase of the project all the way to the end of the implementation, our design ideas and visualizations changed </w:t>
      </w:r>
      <w:r w:rsidR="00714FC3">
        <w:rPr>
          <w:rFonts w:cstheme="minorHAnsi"/>
        </w:rPr>
        <w:t>significantly</w:t>
      </w:r>
      <w:r>
        <w:rPr>
          <w:rFonts w:cstheme="minorHAnsi"/>
        </w:rPr>
        <w:t xml:space="preserve">. There were three primary reasons for this: first, our datasets and research questions changed several times; and second, as we implemented the visualizations, we realized shortcomings in the data and as a result we had to make changes to our proposed designs; and third, during the process of implementation, incremental and design related changes had to be made to the visualizations to accommodate the viewer and the desired outcome of the dashboard. </w:t>
      </w:r>
    </w:p>
    <w:p w14:paraId="3FF29CF1" w14:textId="30290AC6" w:rsidR="009C0C96" w:rsidRDefault="009C0C96" w:rsidP="009C0C96">
      <w:pPr>
        <w:pStyle w:val="ListParagraph"/>
        <w:ind w:left="360" w:firstLine="360"/>
        <w:jc w:val="both"/>
        <w:rPr>
          <w:rFonts w:cstheme="minorHAnsi"/>
        </w:rPr>
      </w:pPr>
      <w:r>
        <w:rPr>
          <w:rFonts w:cstheme="minorHAnsi"/>
        </w:rPr>
        <w:t xml:space="preserve">In this section, we will only focus on the evolution of our dashboard and visualizations using the final dataset we selected. </w:t>
      </w:r>
    </w:p>
    <w:p w14:paraId="318F2885" w14:textId="77777777" w:rsidR="005D7E15" w:rsidRDefault="005D7E15" w:rsidP="009C0C96">
      <w:pPr>
        <w:pStyle w:val="ListParagraph"/>
        <w:ind w:left="360" w:firstLine="360"/>
        <w:jc w:val="both"/>
        <w:rPr>
          <w:rFonts w:cstheme="minorHAnsi"/>
        </w:rPr>
      </w:pPr>
    </w:p>
    <w:p w14:paraId="11BFD402" w14:textId="7DD3E860" w:rsidR="00714FC3" w:rsidRDefault="00714FC3" w:rsidP="005D7E15">
      <w:pPr>
        <w:pStyle w:val="ListParagraph"/>
        <w:ind w:left="360" w:firstLine="360"/>
        <w:jc w:val="both"/>
        <w:rPr>
          <w:rFonts w:cstheme="minorHAnsi"/>
        </w:rPr>
      </w:pPr>
      <w:r>
        <w:rPr>
          <w:rFonts w:cstheme="minorHAnsi"/>
        </w:rPr>
        <w:t xml:space="preserve">Our proposed visualizations midway through the semester included several figures </w:t>
      </w:r>
      <w:r w:rsidR="00EB2307">
        <w:rPr>
          <w:rFonts w:cstheme="minorHAnsi"/>
        </w:rPr>
        <w:t xml:space="preserve">some of which are </w:t>
      </w:r>
      <w:r>
        <w:rPr>
          <w:rFonts w:cstheme="minorHAnsi"/>
        </w:rPr>
        <w:t xml:space="preserve">shown below. Some of these figures were sourced from analytics websites looking at </w:t>
      </w:r>
      <w:r w:rsidR="00EB2307">
        <w:rPr>
          <w:rFonts w:cstheme="minorHAnsi"/>
        </w:rPr>
        <w:t>f</w:t>
      </w:r>
      <w:r>
        <w:rPr>
          <w:rFonts w:cstheme="minorHAnsi"/>
        </w:rPr>
        <w:t xml:space="preserve">ootball data. </w:t>
      </w:r>
      <w:r w:rsidR="005D7E15">
        <w:rPr>
          <w:rFonts w:cstheme="minorHAnsi"/>
        </w:rPr>
        <w:t xml:space="preserve">At the early stage we proposed to develop network graphs of passes between players of teams as shown in </w:t>
      </w:r>
      <w:r w:rsidR="00EB2307">
        <w:rPr>
          <w:rFonts w:cstheme="minorHAnsi"/>
        </w:rPr>
        <w:t>F</w:t>
      </w:r>
      <w:r w:rsidR="005D7E15">
        <w:rPr>
          <w:rFonts w:cstheme="minorHAnsi"/>
        </w:rPr>
        <w:t xml:space="preserve">igures </w:t>
      </w:r>
      <w:r w:rsidR="00EB2307">
        <w:rPr>
          <w:rFonts w:cstheme="minorHAnsi"/>
        </w:rPr>
        <w:t>2</w:t>
      </w:r>
      <w:r w:rsidR="005D7E15">
        <w:rPr>
          <w:rFonts w:cstheme="minorHAnsi"/>
        </w:rPr>
        <w:t xml:space="preserve"> and </w:t>
      </w:r>
      <w:r w:rsidR="00EB2307">
        <w:rPr>
          <w:rFonts w:cstheme="minorHAnsi"/>
        </w:rPr>
        <w:t xml:space="preserve">3 </w:t>
      </w:r>
      <w:r w:rsidR="005D7E15">
        <w:rPr>
          <w:rFonts w:cstheme="minorHAnsi"/>
        </w:rPr>
        <w:t xml:space="preserve">below </w:t>
      </w:r>
      <w:r w:rsidR="005D7E15">
        <w:rPr>
          <w:rFonts w:cstheme="minorHAnsi"/>
        </w:rPr>
        <w:fldChar w:fldCharType="begin"/>
      </w:r>
      <w:r w:rsidR="0070469A">
        <w:rPr>
          <w:rFonts w:cstheme="minorHAnsi"/>
        </w:rPr>
        <w:instrText xml:space="preserve"> ADDIN EN.CITE &lt;EndNote&gt;&lt;Cite&gt;&lt;RecNum&gt;205&lt;/RecNum&gt;&lt;DisplayText&gt;[6, 7]&lt;/DisplayText&gt;&lt;record&gt;&lt;rec-number&gt;205&lt;/rec-number&gt;&lt;foreign-keys&gt;&lt;key app="EN" db-id="z9t00wwdcss9xqer50c5dd0ct0rerpxe2zed" timestamp="1638755930"&gt;205&lt;/key&gt;&lt;/foreign-keys&gt;&lt;ref-type name="Web Page"&gt;12&lt;/ref-type&gt;&lt;contributors&gt;&lt;/contributors&gt;&lt;titles&gt;&lt;title&gt;Match Analysis&lt;/title&gt;&lt;secondary-title&gt;How to incorporate StatsBomb data and analytics&lt;/secondary-title&gt;&lt;/titles&gt;&lt;number&gt;20 October 2021&lt;/number&gt;&lt;dates&gt;&lt;/dates&gt;&lt;publisher&gt;StatsBomb&lt;/publisher&gt;&lt;urls&gt;&lt;related-urls&gt;&lt;url&gt;https://statsbomb.com/&lt;/url&gt;&lt;/related-urls&gt;&lt;/urls&gt;&lt;/record&gt;&lt;/Cite&gt;&lt;Cite&gt;&lt;RecNum&gt;206&lt;/RecNum&gt;&lt;record&gt;&lt;rec-number&gt;206&lt;/rec-number&gt;&lt;foreign-keys&gt;&lt;key app="EN" db-id="z9t00wwdcss9xqer50c5dd0ct0rerpxe2zed" timestamp="1638756199"&gt;206&lt;/key&gt;&lt;/foreign-keys&gt;&lt;ref-type name="Web Page"&gt;12&lt;/ref-type&gt;&lt;contributors&gt;&lt;/contributors&gt;&lt;titles&gt;&lt;title&gt;Manchester City’s passing network vs. Tottenham&lt;/title&gt;&lt;secondary-title&gt;Total Football Analysis&lt;/secondary-title&gt;&lt;/titles&gt;&lt;dates&gt;&lt;/dates&gt;&lt;pub-location&gt;26 November 2020&lt;/pub-location&gt;&lt;urls&gt;&lt;related-urls&gt;&lt;url&gt;https://totalfootballanalysis.com/article/manchester-citys-passing-network-vs-tottenham&lt;/url&gt;&lt;/related-urls&gt;&lt;/urls&gt;&lt;/record&gt;&lt;/Cite&gt;&lt;/EndNote&gt;</w:instrText>
      </w:r>
      <w:r w:rsidR="005D7E15">
        <w:rPr>
          <w:rFonts w:cstheme="minorHAnsi"/>
        </w:rPr>
        <w:fldChar w:fldCharType="separate"/>
      </w:r>
      <w:r w:rsidR="005D7E15">
        <w:rPr>
          <w:rFonts w:cstheme="minorHAnsi"/>
          <w:noProof/>
        </w:rPr>
        <w:t>[6, 7]</w:t>
      </w:r>
      <w:r w:rsidR="005D7E15">
        <w:rPr>
          <w:rFonts w:cstheme="minorHAnsi"/>
        </w:rPr>
        <w:fldChar w:fldCharType="end"/>
      </w:r>
      <w:r w:rsidR="005D7E15">
        <w:rPr>
          <w:rFonts w:cstheme="minorHAnsi"/>
        </w:rPr>
        <w:t xml:space="preserve">. </w:t>
      </w:r>
      <w:r w:rsidR="0070469A">
        <w:rPr>
          <w:rFonts w:cstheme="minorHAnsi"/>
        </w:rPr>
        <w:t>We believed that such network graphs would</w:t>
      </w:r>
      <w:r w:rsidR="005D7E15" w:rsidRPr="005D7E15">
        <w:rPr>
          <w:rFonts w:cstheme="minorHAnsi"/>
        </w:rPr>
        <w:t xml:space="preserve"> give us an idea of </w:t>
      </w:r>
      <w:r w:rsidR="005D7E15" w:rsidRPr="005D7E15">
        <w:rPr>
          <w:rFonts w:cstheme="minorHAnsi"/>
        </w:rPr>
        <w:lastRenderedPageBreak/>
        <w:t xml:space="preserve">the passing style and the play style of a particular team. </w:t>
      </w:r>
      <w:r w:rsidR="0070469A">
        <w:rPr>
          <w:rFonts w:cstheme="minorHAnsi"/>
        </w:rPr>
        <w:t xml:space="preserve">Additionally, we felt that network graphs </w:t>
      </w:r>
      <w:r w:rsidR="005D7E15" w:rsidRPr="005D7E15">
        <w:rPr>
          <w:rFonts w:cstheme="minorHAnsi"/>
        </w:rPr>
        <w:t xml:space="preserve">will highlight the key players responsible for creating chances throughout the game. The network graph has the ability to convey the patterns in passing behavior because it actually depicts the location of players on the field. It is easy for the viewer to understand the </w:t>
      </w:r>
      <w:r w:rsidR="0070469A" w:rsidRPr="005D7E15">
        <w:rPr>
          <w:rFonts w:cstheme="minorHAnsi"/>
        </w:rPr>
        <w:t>visualization</w:t>
      </w:r>
      <w:r w:rsidR="005D7E15" w:rsidRPr="005D7E15">
        <w:rPr>
          <w:rFonts w:cstheme="minorHAnsi"/>
        </w:rPr>
        <w:t xml:space="preserve"> based on </w:t>
      </w:r>
      <w:r w:rsidR="0070469A">
        <w:rPr>
          <w:rFonts w:cstheme="minorHAnsi"/>
        </w:rPr>
        <w:t>their</w:t>
      </w:r>
      <w:r w:rsidR="005D7E15" w:rsidRPr="005D7E15">
        <w:rPr>
          <w:rFonts w:cstheme="minorHAnsi"/>
        </w:rPr>
        <w:t xml:space="preserve"> understanding of the game. The thickness of the lines or the saturation of the lines used to connect different players can be used to portray the number of passes between them.</w:t>
      </w:r>
    </w:p>
    <w:p w14:paraId="0055CA08" w14:textId="76345784" w:rsidR="00714FC3" w:rsidRDefault="00714FC3" w:rsidP="009C0C96">
      <w:pPr>
        <w:pStyle w:val="ListParagraph"/>
        <w:ind w:left="360" w:firstLine="360"/>
        <w:jc w:val="both"/>
        <w:rPr>
          <w:rFonts w:cstheme="minorHAnsi"/>
        </w:rPr>
      </w:pPr>
    </w:p>
    <w:p w14:paraId="35540884" w14:textId="77777777" w:rsidR="0070469A" w:rsidRDefault="00714FC3" w:rsidP="0070469A">
      <w:pPr>
        <w:pStyle w:val="ListParagraph"/>
        <w:keepNext/>
        <w:ind w:left="360" w:firstLine="360"/>
        <w:jc w:val="center"/>
      </w:pPr>
      <w:r>
        <w:rPr>
          <w:rFonts w:ascii="Times New Roman" w:eastAsia="Times New Roman" w:hAnsi="Times New Roman" w:cs="Times New Roman"/>
          <w:noProof/>
          <w:sz w:val="24"/>
          <w:szCs w:val="24"/>
        </w:rPr>
        <w:drawing>
          <wp:inline distT="114300" distB="114300" distL="114300" distR="114300" wp14:anchorId="5AE465A4" wp14:editId="5236C0D4">
            <wp:extent cx="3566160" cy="1929384"/>
            <wp:effectExtent l="0" t="0" r="0" b="0"/>
            <wp:docPr id="3"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3566160" cy="1929384"/>
                    </a:xfrm>
                    <a:prstGeom prst="rect">
                      <a:avLst/>
                    </a:prstGeom>
                    <a:ln/>
                  </pic:spPr>
                </pic:pic>
              </a:graphicData>
            </a:graphic>
          </wp:inline>
        </w:drawing>
      </w:r>
    </w:p>
    <w:p w14:paraId="510E4F26" w14:textId="7995FB66" w:rsidR="00714FC3" w:rsidRDefault="0070469A" w:rsidP="0070469A">
      <w:pPr>
        <w:pStyle w:val="Caption"/>
        <w:jc w:val="center"/>
        <w:rPr>
          <w:rFonts w:cstheme="minorHAnsi"/>
        </w:rPr>
      </w:pPr>
      <w:r>
        <w:t xml:space="preserve">Figure </w:t>
      </w:r>
      <w:r w:rsidR="003D17D1">
        <w:fldChar w:fldCharType="begin"/>
      </w:r>
      <w:r w:rsidR="003D17D1">
        <w:instrText xml:space="preserve"> SEQ Figure \* ARABIC </w:instrText>
      </w:r>
      <w:r w:rsidR="003D17D1">
        <w:fldChar w:fldCharType="separate"/>
      </w:r>
      <w:r w:rsidR="00F841D0">
        <w:rPr>
          <w:noProof/>
        </w:rPr>
        <w:t>2</w:t>
      </w:r>
      <w:r w:rsidR="003D17D1">
        <w:rPr>
          <w:noProof/>
        </w:rPr>
        <w:fldChar w:fldCharType="end"/>
      </w:r>
      <w:r>
        <w:t xml:space="preserve">: Network graph of passes </w:t>
      </w:r>
      <w:r>
        <w:rPr>
          <w:noProof/>
        </w:rPr>
        <w:fldChar w:fldCharType="begin"/>
      </w:r>
      <w:r>
        <w:rPr>
          <w:noProof/>
        </w:rPr>
        <w:instrText xml:space="preserve"> ADDIN EN.CITE &lt;EndNote&gt;&lt;Cite&gt;&lt;RecNum&gt;205&lt;/RecNum&gt;&lt;DisplayText&gt;[6]&lt;/DisplayText&gt;&lt;record&gt;&lt;rec-number&gt;205&lt;/rec-number&gt;&lt;foreign-keys&gt;&lt;key app="EN" db-id="z9t00wwdcss9xqer50c5dd0ct0rerpxe2zed" timestamp="1638755930"&gt;205&lt;/key&gt;&lt;/foreign-keys&gt;&lt;ref-type name="Web Page"&gt;12&lt;/ref-type&gt;&lt;contributors&gt;&lt;/contributors&gt;&lt;titles&gt;&lt;title&gt;Match Analysis&lt;/title&gt;&lt;secondary-title&gt;How to incorporate StatsBomb data and analytics&lt;/secondary-title&gt;&lt;/titles&gt;&lt;number&gt;20 October 2021&lt;/number&gt;&lt;dates&gt;&lt;/dates&gt;&lt;publisher&gt;StatsBomb&lt;/publisher&gt;&lt;urls&gt;&lt;related-urls&gt;&lt;url&gt;https://statsbomb.com/&lt;/url&gt;&lt;/related-urls&gt;&lt;/urls&gt;&lt;/record&gt;&lt;/Cite&gt;&lt;/EndNote&gt;</w:instrText>
      </w:r>
      <w:r>
        <w:rPr>
          <w:noProof/>
        </w:rPr>
        <w:fldChar w:fldCharType="separate"/>
      </w:r>
      <w:r>
        <w:rPr>
          <w:noProof/>
        </w:rPr>
        <w:t>[6]</w:t>
      </w:r>
      <w:r>
        <w:rPr>
          <w:noProof/>
        </w:rPr>
        <w:fldChar w:fldCharType="end"/>
      </w:r>
    </w:p>
    <w:p w14:paraId="5F295EAA" w14:textId="77777777" w:rsidR="00714FC3" w:rsidRDefault="00714FC3" w:rsidP="009C0C96">
      <w:pPr>
        <w:pStyle w:val="ListParagraph"/>
        <w:ind w:left="360" w:firstLine="360"/>
        <w:jc w:val="both"/>
        <w:rPr>
          <w:rFonts w:cstheme="minorHAnsi"/>
        </w:rPr>
      </w:pPr>
    </w:p>
    <w:p w14:paraId="6257CE74" w14:textId="77777777" w:rsidR="0070469A" w:rsidRDefault="00714FC3" w:rsidP="0070469A">
      <w:pPr>
        <w:pStyle w:val="ListParagraph"/>
        <w:keepNext/>
        <w:ind w:left="360" w:firstLine="360"/>
        <w:jc w:val="center"/>
      </w:pPr>
      <w:r>
        <w:rPr>
          <w:rFonts w:ascii="Times New Roman" w:eastAsia="Times New Roman" w:hAnsi="Times New Roman" w:cs="Times New Roman"/>
          <w:noProof/>
          <w:sz w:val="24"/>
          <w:szCs w:val="24"/>
        </w:rPr>
        <w:drawing>
          <wp:inline distT="114300" distB="114300" distL="114300" distR="114300" wp14:anchorId="7972D5EA" wp14:editId="18ECDF14">
            <wp:extent cx="3566160" cy="2295144"/>
            <wp:effectExtent l="0" t="0" r="0" b="0"/>
            <wp:docPr id="5"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3566160" cy="2295144"/>
                    </a:xfrm>
                    <a:prstGeom prst="rect">
                      <a:avLst/>
                    </a:prstGeom>
                    <a:ln/>
                  </pic:spPr>
                </pic:pic>
              </a:graphicData>
            </a:graphic>
          </wp:inline>
        </w:drawing>
      </w:r>
    </w:p>
    <w:p w14:paraId="396F44E6" w14:textId="68AA0D59" w:rsidR="00714FC3" w:rsidRDefault="0070469A" w:rsidP="0070469A">
      <w:pPr>
        <w:pStyle w:val="Caption"/>
        <w:jc w:val="center"/>
        <w:rPr>
          <w:rFonts w:cstheme="minorHAnsi"/>
        </w:rPr>
      </w:pPr>
      <w:r>
        <w:t xml:space="preserve">Figure </w:t>
      </w:r>
      <w:r w:rsidR="003D17D1">
        <w:fldChar w:fldCharType="begin"/>
      </w:r>
      <w:r w:rsidR="003D17D1">
        <w:instrText xml:space="preserve"> SEQ Figure \* ARABIC </w:instrText>
      </w:r>
      <w:r w:rsidR="003D17D1">
        <w:fldChar w:fldCharType="separate"/>
      </w:r>
      <w:r w:rsidR="00F841D0">
        <w:rPr>
          <w:noProof/>
        </w:rPr>
        <w:t>3</w:t>
      </w:r>
      <w:r w:rsidR="003D17D1">
        <w:rPr>
          <w:noProof/>
        </w:rPr>
        <w:fldChar w:fldCharType="end"/>
      </w:r>
      <w:r>
        <w:t xml:space="preserve">: Network graph of passes </w:t>
      </w:r>
      <w:r>
        <w:fldChar w:fldCharType="begin"/>
      </w:r>
      <w:r>
        <w:instrText xml:space="preserve"> ADDIN EN.CITE &lt;EndNote&gt;&lt;Cite&gt;&lt;RecNum&gt;206&lt;/RecNum&gt;&lt;DisplayText&gt;[7]&lt;/DisplayText&gt;&lt;record&gt;&lt;rec-number&gt;206&lt;/rec-number&gt;&lt;foreign-keys&gt;&lt;key app="EN" db-id="z9t00wwdcss9xqer50c5dd0ct0rerpxe2zed" timestamp="1638756199"&gt;206&lt;/key&gt;&lt;/foreign-keys&gt;&lt;ref-type name="Web Page"&gt;12&lt;/ref-type&gt;&lt;contributors&gt;&lt;/contributors&gt;&lt;titles&gt;&lt;title&gt;Manchester City’s passing network vs. Tottenham&lt;/title&gt;&lt;secondary-title&gt;Total Football Analysis&lt;/secondary-title&gt;&lt;/titles&gt;&lt;dates&gt;&lt;/dates&gt;&lt;pub-location&gt;26 November 2020&lt;/pub-location&gt;&lt;urls&gt;&lt;related-urls&gt;&lt;url&gt;https://totalfootballanalysis.com/article/manchester-citys-passing-network-vs-tottenham&lt;/url&gt;&lt;/related-urls&gt;&lt;/urls&gt;&lt;/record&gt;&lt;/Cite&gt;&lt;/EndNote&gt;</w:instrText>
      </w:r>
      <w:r>
        <w:fldChar w:fldCharType="separate"/>
      </w:r>
      <w:r>
        <w:rPr>
          <w:noProof/>
        </w:rPr>
        <w:t>[7]</w:t>
      </w:r>
      <w:r>
        <w:fldChar w:fldCharType="end"/>
      </w:r>
    </w:p>
    <w:p w14:paraId="5352A087" w14:textId="30B59AFE" w:rsidR="00EF0679" w:rsidRPr="00EF0679" w:rsidRDefault="00EF0679" w:rsidP="00EF0679">
      <w:pPr>
        <w:pStyle w:val="ListParagraph"/>
        <w:ind w:left="360" w:firstLine="360"/>
        <w:jc w:val="both"/>
        <w:rPr>
          <w:rFonts w:cstheme="minorHAnsi"/>
        </w:rPr>
      </w:pPr>
      <w:r>
        <w:rPr>
          <w:rFonts w:cstheme="minorHAnsi"/>
        </w:rPr>
        <w:t xml:space="preserve">Another one of our proposed visualizations at this early stage was the creation of a </w:t>
      </w:r>
      <w:r w:rsidRPr="00EF0679">
        <w:rPr>
          <w:rFonts w:cstheme="minorHAnsi"/>
        </w:rPr>
        <w:t>radial graph</w:t>
      </w:r>
      <w:r>
        <w:rPr>
          <w:rFonts w:cstheme="minorHAnsi"/>
        </w:rPr>
        <w:t xml:space="preserve"> as shown </w:t>
      </w:r>
      <w:r w:rsidR="00EB2307">
        <w:rPr>
          <w:rFonts w:cstheme="minorHAnsi"/>
        </w:rPr>
        <w:t xml:space="preserve">in Figure 4 below </w:t>
      </w:r>
      <w:r w:rsidRPr="00EF0679">
        <w:rPr>
          <w:rFonts w:cstheme="minorHAnsi"/>
        </w:rPr>
        <w:t>to showcase the skill level of various players</w:t>
      </w:r>
      <w:r>
        <w:rPr>
          <w:rFonts w:cstheme="minorHAnsi"/>
        </w:rPr>
        <w:t xml:space="preserve"> and teams</w:t>
      </w:r>
      <w:r>
        <w:rPr>
          <w:rFonts w:cstheme="minorHAnsi"/>
        </w:rPr>
        <w:fldChar w:fldCharType="begin"/>
      </w:r>
      <w:r>
        <w:rPr>
          <w:rFonts w:cstheme="minorHAnsi"/>
        </w:rPr>
        <w:instrText xml:space="preserve"> ADDIN EN.CITE &lt;EndNote&gt;&lt;Cite&gt;&lt;RecNum&gt;205&lt;/RecNum&gt;&lt;DisplayText&gt;[6]&lt;/DisplayText&gt;&lt;record&gt;&lt;rec-number&gt;205&lt;/rec-number&gt;&lt;foreign-keys&gt;&lt;key app="EN" db-id="z9t00wwdcss9xqer50c5dd0ct0rerpxe2zed" timestamp="1638755930"&gt;205&lt;/key&gt;&lt;/foreign-keys&gt;&lt;ref-type name="Web Page"&gt;12&lt;/ref-type&gt;&lt;contributors&gt;&lt;/contributors&gt;&lt;titles&gt;&lt;title&gt;Match Analysis&lt;/title&gt;&lt;secondary-title&gt;How to incorporate StatsBomb data and analytics&lt;/secondary-title&gt;&lt;/titles&gt;&lt;number&gt;20 October 2021&lt;/number&gt;&lt;dates&gt;&lt;/dates&gt;&lt;publisher&gt;StatsBomb&lt;/publisher&gt;&lt;urls&gt;&lt;related-urls&gt;&lt;url&gt;https://statsbomb.com/&lt;/url&gt;&lt;/related-urls&gt;&lt;/urls&gt;&lt;/record&gt;&lt;/Cite&gt;&lt;/EndNote&gt;</w:instrText>
      </w:r>
      <w:r>
        <w:rPr>
          <w:rFonts w:cstheme="minorHAnsi"/>
        </w:rPr>
        <w:fldChar w:fldCharType="separate"/>
      </w:r>
      <w:r>
        <w:rPr>
          <w:rFonts w:cstheme="minorHAnsi"/>
          <w:noProof/>
        </w:rPr>
        <w:t>[6]</w:t>
      </w:r>
      <w:r>
        <w:rPr>
          <w:rFonts w:cstheme="minorHAnsi"/>
        </w:rPr>
        <w:fldChar w:fldCharType="end"/>
      </w:r>
      <w:r w:rsidRPr="00EF0679">
        <w:rPr>
          <w:rFonts w:cstheme="minorHAnsi"/>
        </w:rPr>
        <w:t xml:space="preserve">. </w:t>
      </w:r>
      <w:r w:rsidR="00EB2307">
        <w:rPr>
          <w:rFonts w:cstheme="minorHAnsi"/>
        </w:rPr>
        <w:t xml:space="preserve">The radial graph was appealing to us because of the fact that the </w:t>
      </w:r>
      <w:r w:rsidRPr="00EF0679">
        <w:rPr>
          <w:rFonts w:cstheme="minorHAnsi"/>
        </w:rPr>
        <w:t xml:space="preserve">metrics </w:t>
      </w:r>
      <w:r w:rsidR="00EB2307">
        <w:rPr>
          <w:rFonts w:cstheme="minorHAnsi"/>
        </w:rPr>
        <w:t xml:space="preserve">in such a figure </w:t>
      </w:r>
      <w:r w:rsidRPr="00EF0679">
        <w:rPr>
          <w:rFonts w:cstheme="minorHAnsi"/>
        </w:rPr>
        <w:t xml:space="preserve">will be normalized and hence will give a better picture of the contributions of different players. The intention behind using a radial graph is to estimate the competency of a player in each of the attributes revealing the weaknesses and strengths. </w:t>
      </w:r>
      <w:r>
        <w:rPr>
          <w:rFonts w:cstheme="minorHAnsi"/>
        </w:rPr>
        <w:t>We felt that the</w:t>
      </w:r>
      <w:r w:rsidRPr="00EF0679">
        <w:rPr>
          <w:rFonts w:cstheme="minorHAnsi"/>
        </w:rPr>
        <w:t xml:space="preserve"> same idea can be extended by aggregating the data based on the position of the players namely, midfielders, attackers and defenders.</w:t>
      </w:r>
    </w:p>
    <w:p w14:paraId="5685A74E" w14:textId="77777777" w:rsidR="0070469A" w:rsidRDefault="005D7E15" w:rsidP="0070469A">
      <w:pPr>
        <w:pStyle w:val="ListParagraph"/>
        <w:keepNext/>
        <w:ind w:left="360" w:firstLine="360"/>
        <w:jc w:val="center"/>
      </w:pPr>
      <w:r>
        <w:rPr>
          <w:rFonts w:ascii="Times New Roman" w:eastAsia="Times New Roman" w:hAnsi="Times New Roman" w:cs="Times New Roman"/>
          <w:noProof/>
          <w:sz w:val="24"/>
          <w:szCs w:val="24"/>
        </w:rPr>
        <w:lastRenderedPageBreak/>
        <w:drawing>
          <wp:inline distT="114300" distB="114300" distL="114300" distR="114300" wp14:anchorId="5F1605B7" wp14:editId="1990788F">
            <wp:extent cx="3566160" cy="2066544"/>
            <wp:effectExtent l="0" t="0" r="0" b="0"/>
            <wp:docPr id="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3566160" cy="2066544"/>
                    </a:xfrm>
                    <a:prstGeom prst="rect">
                      <a:avLst/>
                    </a:prstGeom>
                    <a:ln/>
                  </pic:spPr>
                </pic:pic>
              </a:graphicData>
            </a:graphic>
          </wp:inline>
        </w:drawing>
      </w:r>
    </w:p>
    <w:p w14:paraId="75BD6D81" w14:textId="1A07B0D1" w:rsidR="005D7E15" w:rsidRDefault="0070469A" w:rsidP="0070469A">
      <w:pPr>
        <w:pStyle w:val="Caption"/>
        <w:jc w:val="center"/>
        <w:rPr>
          <w:rFonts w:cstheme="minorHAnsi"/>
        </w:rPr>
      </w:pPr>
      <w:r>
        <w:t xml:space="preserve">Figure </w:t>
      </w:r>
      <w:r w:rsidR="003D17D1">
        <w:fldChar w:fldCharType="begin"/>
      </w:r>
      <w:r w:rsidR="003D17D1">
        <w:instrText xml:space="preserve"> SEQ Figure \* ARABIC </w:instrText>
      </w:r>
      <w:r w:rsidR="003D17D1">
        <w:fldChar w:fldCharType="separate"/>
      </w:r>
      <w:r w:rsidR="00F841D0">
        <w:rPr>
          <w:noProof/>
        </w:rPr>
        <w:t>4</w:t>
      </w:r>
      <w:r w:rsidR="003D17D1">
        <w:rPr>
          <w:noProof/>
        </w:rPr>
        <w:fldChar w:fldCharType="end"/>
      </w:r>
      <w:r>
        <w:t>: Radial graph depicting statistics of teams and players</w:t>
      </w:r>
      <w:r w:rsidR="00EF0679">
        <w:fldChar w:fldCharType="begin"/>
      </w:r>
      <w:r w:rsidR="00EF0679">
        <w:instrText xml:space="preserve"> ADDIN EN.CITE &lt;EndNote&gt;&lt;Cite&gt;&lt;RecNum&gt;205&lt;/RecNum&gt;&lt;DisplayText&gt;[6]&lt;/DisplayText&gt;&lt;record&gt;&lt;rec-number&gt;205&lt;/rec-number&gt;&lt;foreign-keys&gt;&lt;key app="EN" db-id="z9t00wwdcss9xqer50c5dd0ct0rerpxe2zed" timestamp="1638755930"&gt;205&lt;/key&gt;&lt;/foreign-keys&gt;&lt;ref-type name="Web Page"&gt;12&lt;/ref-type&gt;&lt;contributors&gt;&lt;/contributors&gt;&lt;titles&gt;&lt;title&gt;Match Analysis&lt;/title&gt;&lt;secondary-title&gt;How to incorporate StatsBomb data and analytics&lt;/secondary-title&gt;&lt;/titles&gt;&lt;number&gt;20 October 2021&lt;/number&gt;&lt;dates&gt;&lt;/dates&gt;&lt;publisher&gt;StatsBomb&lt;/publisher&gt;&lt;urls&gt;&lt;related-urls&gt;&lt;url&gt;https://statsbomb.com/&lt;/url&gt;&lt;/related-urls&gt;&lt;/urls&gt;&lt;/record&gt;&lt;/Cite&gt;&lt;/EndNote&gt;</w:instrText>
      </w:r>
      <w:r w:rsidR="00EF0679">
        <w:fldChar w:fldCharType="separate"/>
      </w:r>
      <w:r w:rsidR="00EF0679">
        <w:rPr>
          <w:noProof/>
        </w:rPr>
        <w:t>[6]</w:t>
      </w:r>
      <w:r w:rsidR="00EF0679">
        <w:fldChar w:fldCharType="end"/>
      </w:r>
    </w:p>
    <w:p w14:paraId="4FD9AB1F" w14:textId="77777777" w:rsidR="00A96CD0" w:rsidRDefault="00A96CD0" w:rsidP="00EF0679">
      <w:pPr>
        <w:pStyle w:val="ListParagraph"/>
        <w:ind w:left="360" w:firstLine="360"/>
        <w:jc w:val="both"/>
        <w:rPr>
          <w:rFonts w:cstheme="minorHAnsi"/>
        </w:rPr>
      </w:pPr>
    </w:p>
    <w:p w14:paraId="21A1543B" w14:textId="2F829D4B" w:rsidR="005C7C7A" w:rsidRDefault="00A96CD0" w:rsidP="005C7C7A">
      <w:pPr>
        <w:pStyle w:val="ListParagraph"/>
        <w:ind w:left="360" w:firstLine="360"/>
        <w:jc w:val="both"/>
        <w:rPr>
          <w:rFonts w:cstheme="minorHAnsi"/>
        </w:rPr>
      </w:pPr>
      <w:r>
        <w:rPr>
          <w:rFonts w:cstheme="minorHAnsi"/>
        </w:rPr>
        <w:t xml:space="preserve">As we have briefly outlined in Sections 3 and 4 within this report, our datasets and research questions shifted throughout the project. This was primarily to mirror the implementation of the figures shown in the publication selected shown in Section 2, Related Work. </w:t>
      </w:r>
    </w:p>
    <w:p w14:paraId="40D91A51" w14:textId="7B963830" w:rsidR="005C7C7A" w:rsidRPr="005C7C7A" w:rsidRDefault="005C7C7A" w:rsidP="005C7C7A">
      <w:pPr>
        <w:pStyle w:val="ListParagraph"/>
        <w:ind w:left="360" w:firstLine="360"/>
        <w:jc w:val="both"/>
        <w:rPr>
          <w:rFonts w:cstheme="minorHAnsi"/>
        </w:rPr>
      </w:pPr>
      <w:r>
        <w:rPr>
          <w:rFonts w:cstheme="minorHAnsi"/>
        </w:rPr>
        <w:t>We would like to briefly acknowledge the importance of adhering to the requirements of project</w:t>
      </w:r>
      <w:r w:rsidR="00EB2307">
        <w:rPr>
          <w:rFonts w:cstheme="minorHAnsi"/>
        </w:rPr>
        <w:t>s</w:t>
      </w:r>
      <w:r>
        <w:rPr>
          <w:rFonts w:cstheme="minorHAnsi"/>
        </w:rPr>
        <w:t xml:space="preserve"> as you move to research and implement said project. Whether the project is an assignment for a course, work project, or grant, the fact remains the same that adhering to the requirements are very important. The evolution of this project was not linear primarily because we failed to adhere to the requirements of the project in the early stages by properly selecting a dataset that was similar to the one in the publication as well as proposing figures that were identical to the dashboard of the publication. Acknowledging this experience is an important step in the evolution of this project as well as a learning experience for the both of us.</w:t>
      </w:r>
    </w:p>
    <w:p w14:paraId="248E30F3" w14:textId="40633863" w:rsidR="00714FC3" w:rsidRDefault="00714FC3" w:rsidP="009C0C96">
      <w:pPr>
        <w:pStyle w:val="ListParagraph"/>
        <w:ind w:left="360" w:firstLine="360"/>
        <w:jc w:val="both"/>
        <w:rPr>
          <w:rFonts w:cstheme="minorHAnsi"/>
        </w:rPr>
      </w:pPr>
    </w:p>
    <w:p w14:paraId="2D34B464" w14:textId="77777777" w:rsidR="00312F7D" w:rsidRDefault="00CB50E9" w:rsidP="009C0C96">
      <w:pPr>
        <w:pStyle w:val="ListParagraph"/>
        <w:ind w:left="360" w:firstLine="360"/>
        <w:jc w:val="both"/>
        <w:rPr>
          <w:rFonts w:cstheme="minorHAnsi"/>
        </w:rPr>
      </w:pPr>
      <w:r>
        <w:rPr>
          <w:rFonts w:cstheme="minorHAnsi"/>
        </w:rPr>
        <w:t xml:space="preserve">As we moved to </w:t>
      </w:r>
      <w:r w:rsidR="000D1413">
        <w:rPr>
          <w:rFonts w:cstheme="minorHAnsi"/>
        </w:rPr>
        <w:t xml:space="preserve">a dataset </w:t>
      </w:r>
      <w:r w:rsidR="00312F7D">
        <w:rPr>
          <w:rFonts w:cstheme="minorHAnsi"/>
        </w:rPr>
        <w:fldChar w:fldCharType="begin"/>
      </w:r>
      <w:r w:rsidR="00312F7D">
        <w:rPr>
          <w:rFonts w:cstheme="minorHAnsi"/>
        </w:rPr>
        <w:instrText xml:space="preserve"> ADDIN EN.CITE &lt;EndNote&gt;&lt;Cite&gt;&lt;RecNum&gt;204&lt;/RecNum&gt;&lt;DisplayText&gt;[5]&lt;/DisplayText&gt;&lt;record&gt;&lt;rec-number&gt;204&lt;/rec-number&gt;&lt;foreign-keys&gt;&lt;key app="EN" db-id="z9t00wwdcss9xqer50c5dd0ct0rerpxe2zed" timestamp="1638749876"&gt;204&lt;/key&gt;&lt;/foreign-keys&gt;&lt;ref-type name="Web Page"&gt;12&lt;/ref-type&gt;&lt;contributors&gt;&lt;secondary-authors&gt;&lt;author&gt;StatsBomb&lt;/author&gt;&lt;/secondary-authors&gt;&lt;/contributors&gt;&lt;titles&gt;&lt;title&gt;StatsBomb Open Data&lt;/title&gt;&lt;/titles&gt;&lt;dates&gt;&lt;/dates&gt;&lt;pub-location&gt;GitHub&lt;/pub-location&gt;&lt;urls&gt;&lt;related-urls&gt;&lt;url&gt;https://github.com/statsbomb/open-data&lt;/url&gt;&lt;/related-urls&gt;&lt;/urls&gt;&lt;/record&gt;&lt;/Cite&gt;&lt;/EndNote&gt;</w:instrText>
      </w:r>
      <w:r w:rsidR="00312F7D">
        <w:rPr>
          <w:rFonts w:cstheme="minorHAnsi"/>
        </w:rPr>
        <w:fldChar w:fldCharType="separate"/>
      </w:r>
      <w:r w:rsidR="00312F7D">
        <w:rPr>
          <w:rFonts w:cstheme="minorHAnsi"/>
          <w:noProof/>
        </w:rPr>
        <w:t>[5]</w:t>
      </w:r>
      <w:r w:rsidR="00312F7D">
        <w:rPr>
          <w:rFonts w:cstheme="minorHAnsi"/>
        </w:rPr>
        <w:fldChar w:fldCharType="end"/>
      </w:r>
      <w:r w:rsidR="00312F7D">
        <w:rPr>
          <w:rFonts w:cstheme="minorHAnsi"/>
        </w:rPr>
        <w:t xml:space="preserve"> </w:t>
      </w:r>
      <w:r w:rsidR="000D1413">
        <w:rPr>
          <w:rFonts w:cstheme="minorHAnsi"/>
        </w:rPr>
        <w:t xml:space="preserve">that related more closely to the data within the publication, we began working on replicating the </w:t>
      </w:r>
      <w:r w:rsidR="00312F7D">
        <w:rPr>
          <w:rFonts w:cstheme="minorHAnsi"/>
        </w:rPr>
        <w:t>dashboard</w:t>
      </w:r>
      <w:r w:rsidR="000D1413">
        <w:rPr>
          <w:rFonts w:cstheme="minorHAnsi"/>
        </w:rPr>
        <w:t xml:space="preserve"> </w:t>
      </w:r>
      <w:r w:rsidR="00312F7D">
        <w:rPr>
          <w:rFonts w:cstheme="minorHAnsi"/>
        </w:rPr>
        <w:t xml:space="preserve">within the </w:t>
      </w:r>
      <w:r w:rsidR="000D1413">
        <w:rPr>
          <w:rFonts w:cstheme="minorHAnsi"/>
        </w:rPr>
        <w:t>publication.</w:t>
      </w:r>
      <w:r w:rsidR="00312F7D">
        <w:rPr>
          <w:rFonts w:cstheme="minorHAnsi"/>
        </w:rPr>
        <w:t xml:space="preserve"> It should be made clear that although we made our dashboard to be similar to that of the publication, there are some major limitations. First, although our dataset contained similar information, it did not include near the extent of the data present within the publication’s dataset. And second, the publication included major methods in statistical analysis including deep learning and matrix computations and the code from these methods were not shared publicly to be reused. Therefore, we did not perform any of these analyses. </w:t>
      </w:r>
    </w:p>
    <w:p w14:paraId="3976F479" w14:textId="47E3C6F4" w:rsidR="00CB50E9" w:rsidRDefault="00312F7D" w:rsidP="009C0C96">
      <w:pPr>
        <w:pStyle w:val="ListParagraph"/>
        <w:ind w:left="360" w:firstLine="360"/>
        <w:jc w:val="both"/>
        <w:rPr>
          <w:rFonts w:cstheme="minorHAnsi"/>
        </w:rPr>
      </w:pPr>
      <w:r>
        <w:rPr>
          <w:rFonts w:cstheme="minorHAnsi"/>
        </w:rPr>
        <w:t xml:space="preserve">Within this dashboard, we began work on a bar chart that communicates the total number of passes of Real Madrid players within this particular match against Liverpool for every minute of the game. Shown below in Figure 5 we see one of the first implementations of our bar chart. </w:t>
      </w:r>
    </w:p>
    <w:p w14:paraId="45402151" w14:textId="1B4CA9F1" w:rsidR="00714FC3" w:rsidRDefault="00714FC3" w:rsidP="009C0C96">
      <w:pPr>
        <w:pStyle w:val="ListParagraph"/>
        <w:ind w:left="360" w:firstLine="360"/>
        <w:jc w:val="both"/>
        <w:rPr>
          <w:rFonts w:cstheme="minorHAnsi"/>
        </w:rPr>
      </w:pPr>
    </w:p>
    <w:p w14:paraId="334CC23A" w14:textId="77777777" w:rsidR="00312F7D" w:rsidRDefault="00304A95" w:rsidP="00312F7D">
      <w:pPr>
        <w:pStyle w:val="ListParagraph"/>
        <w:keepNext/>
        <w:ind w:left="360" w:firstLine="360"/>
        <w:jc w:val="center"/>
      </w:pPr>
      <w:r>
        <w:rPr>
          <w:noProof/>
        </w:rPr>
        <w:lastRenderedPageBreak/>
        <w:drawing>
          <wp:inline distT="0" distB="0" distL="0" distR="0" wp14:anchorId="566382E5" wp14:editId="76306CBC">
            <wp:extent cx="4572000" cy="21945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692" t="10900" r="5867" b="1154"/>
                    <a:stretch/>
                  </pic:blipFill>
                  <pic:spPr bwMode="auto">
                    <a:xfrm>
                      <a:off x="0" y="0"/>
                      <a:ext cx="4572000" cy="2194560"/>
                    </a:xfrm>
                    <a:prstGeom prst="rect">
                      <a:avLst/>
                    </a:prstGeom>
                    <a:noFill/>
                    <a:ln>
                      <a:noFill/>
                    </a:ln>
                    <a:extLst>
                      <a:ext uri="{53640926-AAD7-44D8-BBD7-CCE9431645EC}">
                        <a14:shadowObscured xmlns:a14="http://schemas.microsoft.com/office/drawing/2010/main"/>
                      </a:ext>
                    </a:extLst>
                  </pic:spPr>
                </pic:pic>
              </a:graphicData>
            </a:graphic>
          </wp:inline>
        </w:drawing>
      </w:r>
    </w:p>
    <w:p w14:paraId="4AF39652" w14:textId="2BE19A4D" w:rsidR="0070469A" w:rsidRDefault="00312F7D" w:rsidP="00312F7D">
      <w:pPr>
        <w:pStyle w:val="Caption"/>
        <w:jc w:val="center"/>
        <w:rPr>
          <w:rFonts w:cstheme="minorHAnsi"/>
        </w:rPr>
      </w:pPr>
      <w:r>
        <w:t xml:space="preserve">Figure </w:t>
      </w:r>
      <w:fldSimple w:instr=" SEQ Figure \* ARABIC ">
        <w:r w:rsidR="00F841D0">
          <w:rPr>
            <w:noProof/>
          </w:rPr>
          <w:t>5</w:t>
        </w:r>
      </w:fldSimple>
      <w:r>
        <w:t>: Bar chart within the dashboard showing the total number of passes within each minute.</w:t>
      </w:r>
    </w:p>
    <w:p w14:paraId="6C5D2530" w14:textId="541D55C6" w:rsidR="00354A31" w:rsidRDefault="00354A31" w:rsidP="009C0C96">
      <w:pPr>
        <w:pStyle w:val="ListParagraph"/>
        <w:ind w:left="360" w:firstLine="360"/>
        <w:jc w:val="both"/>
        <w:rPr>
          <w:rFonts w:cstheme="minorHAnsi"/>
        </w:rPr>
      </w:pPr>
      <w:r>
        <w:rPr>
          <w:rFonts w:cstheme="minorHAnsi"/>
        </w:rPr>
        <w:t xml:space="preserve">Next, we began working on a node and line graph that separated the passes to each individual player shown across horizontal lines. We have shown an early implementation of this in Figure 6 below. As the Figure caption indicates, individual players are on the y-axis and jersey numbers are shown as labels. For every pass a player has made during a particular minute, a node should be drawn on this figure. As you see in this early implementation, all nodes are shown in the upper left-hand corner of the SVG element overlaying one another. </w:t>
      </w:r>
    </w:p>
    <w:p w14:paraId="04707934" w14:textId="64F5C79D" w:rsidR="00354A31" w:rsidRDefault="00354A31" w:rsidP="009C0C96">
      <w:pPr>
        <w:pStyle w:val="ListParagraph"/>
        <w:ind w:left="360" w:firstLine="360"/>
        <w:jc w:val="both"/>
        <w:rPr>
          <w:rFonts w:cstheme="minorHAnsi"/>
        </w:rPr>
      </w:pPr>
      <w:r>
        <w:rPr>
          <w:rFonts w:cstheme="minorHAnsi"/>
        </w:rPr>
        <w:t xml:space="preserve">As you observe, the bar chart shown in Figure 5 has a roughly double the height of the one shown below in Figure 6. As we added SVG elements to our dashboard, we had to play with the height to overcome the issue of size. </w:t>
      </w:r>
    </w:p>
    <w:p w14:paraId="2C98705B" w14:textId="7C45B065" w:rsidR="0070469A" w:rsidRDefault="0070469A" w:rsidP="009C0C96">
      <w:pPr>
        <w:pStyle w:val="ListParagraph"/>
        <w:ind w:left="360" w:firstLine="360"/>
        <w:jc w:val="both"/>
        <w:rPr>
          <w:rFonts w:cstheme="minorHAnsi"/>
        </w:rPr>
      </w:pPr>
    </w:p>
    <w:p w14:paraId="7E9143F0" w14:textId="77777777" w:rsidR="00354A31" w:rsidRDefault="00304A95" w:rsidP="00354A31">
      <w:pPr>
        <w:pStyle w:val="ListParagraph"/>
        <w:keepNext/>
        <w:ind w:left="360" w:firstLine="360"/>
        <w:jc w:val="center"/>
      </w:pPr>
      <w:r>
        <w:rPr>
          <w:noProof/>
        </w:rPr>
        <w:drawing>
          <wp:inline distT="0" distB="0" distL="0" distR="0" wp14:anchorId="3BE175C4" wp14:editId="4315C922">
            <wp:extent cx="4572000" cy="2112264"/>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81" t="1217" r="2074" b="1144"/>
                    <a:stretch/>
                  </pic:blipFill>
                  <pic:spPr bwMode="auto">
                    <a:xfrm>
                      <a:off x="0" y="0"/>
                      <a:ext cx="4572000" cy="2112264"/>
                    </a:xfrm>
                    <a:prstGeom prst="rect">
                      <a:avLst/>
                    </a:prstGeom>
                    <a:noFill/>
                    <a:ln>
                      <a:noFill/>
                    </a:ln>
                    <a:extLst>
                      <a:ext uri="{53640926-AAD7-44D8-BBD7-CCE9431645EC}">
                        <a14:shadowObscured xmlns:a14="http://schemas.microsoft.com/office/drawing/2010/main"/>
                      </a:ext>
                    </a:extLst>
                  </pic:spPr>
                </pic:pic>
              </a:graphicData>
            </a:graphic>
          </wp:inline>
        </w:drawing>
      </w:r>
    </w:p>
    <w:p w14:paraId="188D12F9" w14:textId="25FAD6E5" w:rsidR="00304A95" w:rsidRDefault="00354A31" w:rsidP="00354A31">
      <w:pPr>
        <w:pStyle w:val="Caption"/>
        <w:jc w:val="center"/>
        <w:rPr>
          <w:rFonts w:cstheme="minorHAnsi"/>
        </w:rPr>
      </w:pPr>
      <w:r>
        <w:t xml:space="preserve">Figure </w:t>
      </w:r>
      <w:fldSimple w:instr=" SEQ Figure \* ARABIC ">
        <w:r w:rsidR="00F841D0">
          <w:rPr>
            <w:noProof/>
          </w:rPr>
          <w:t>6</w:t>
        </w:r>
      </w:fldSimple>
      <w:r>
        <w:t>: Node and line graph showing detailed passing information of individual players. On the left-hand side of the figure below the bar chart you see a node. This represents all the nodes for all players that are to be distributed across lines representing players. This is an early implementation showing our progress.</w:t>
      </w:r>
    </w:p>
    <w:p w14:paraId="5A1B916A" w14:textId="77777777" w:rsidR="00312F7D" w:rsidRDefault="00312F7D" w:rsidP="00312F7D">
      <w:pPr>
        <w:pStyle w:val="ListParagraph"/>
        <w:ind w:left="360" w:firstLine="360"/>
        <w:rPr>
          <w:rFonts w:cstheme="minorHAnsi"/>
        </w:rPr>
      </w:pPr>
    </w:p>
    <w:p w14:paraId="7C12B936" w14:textId="1E64B09E" w:rsidR="0070469A" w:rsidRDefault="00F5207E" w:rsidP="009C0C96">
      <w:pPr>
        <w:pStyle w:val="ListParagraph"/>
        <w:ind w:left="360" w:firstLine="360"/>
        <w:jc w:val="both"/>
        <w:rPr>
          <w:rFonts w:cstheme="minorHAnsi"/>
        </w:rPr>
      </w:pPr>
      <w:r>
        <w:rPr>
          <w:rFonts w:cstheme="minorHAnsi"/>
        </w:rPr>
        <w:t xml:space="preserve">We were able to resolve the issues of the nodes and visualize the detailed player-level passing data on individual lines, as shown in Figure 7. </w:t>
      </w:r>
    </w:p>
    <w:p w14:paraId="7DC671B1" w14:textId="77777777" w:rsidR="00F5207E" w:rsidRDefault="00304A95" w:rsidP="00F5207E">
      <w:pPr>
        <w:pStyle w:val="ListParagraph"/>
        <w:keepNext/>
        <w:ind w:left="360" w:firstLine="360"/>
        <w:jc w:val="center"/>
      </w:pPr>
      <w:r>
        <w:rPr>
          <w:noProof/>
        </w:rPr>
        <w:lastRenderedPageBreak/>
        <w:drawing>
          <wp:inline distT="0" distB="0" distL="0" distR="0" wp14:anchorId="107E1777" wp14:editId="6F648096">
            <wp:extent cx="4572000" cy="215798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740" r="5514" b="1215"/>
                    <a:stretch/>
                  </pic:blipFill>
                  <pic:spPr bwMode="auto">
                    <a:xfrm>
                      <a:off x="0" y="0"/>
                      <a:ext cx="4572000" cy="2157984"/>
                    </a:xfrm>
                    <a:prstGeom prst="rect">
                      <a:avLst/>
                    </a:prstGeom>
                    <a:noFill/>
                    <a:ln>
                      <a:noFill/>
                    </a:ln>
                    <a:extLst>
                      <a:ext uri="{53640926-AAD7-44D8-BBD7-CCE9431645EC}">
                        <a14:shadowObscured xmlns:a14="http://schemas.microsoft.com/office/drawing/2010/main"/>
                      </a:ext>
                    </a:extLst>
                  </pic:spPr>
                </pic:pic>
              </a:graphicData>
            </a:graphic>
          </wp:inline>
        </w:drawing>
      </w:r>
    </w:p>
    <w:p w14:paraId="489F3BC0" w14:textId="07CCCD9C" w:rsidR="00304A95" w:rsidRDefault="00F5207E" w:rsidP="00F5207E">
      <w:pPr>
        <w:pStyle w:val="Caption"/>
        <w:jc w:val="center"/>
        <w:rPr>
          <w:rFonts w:cstheme="minorHAnsi"/>
        </w:rPr>
      </w:pPr>
      <w:r>
        <w:t xml:space="preserve">Figure </w:t>
      </w:r>
      <w:fldSimple w:instr=" SEQ Figure \* ARABIC ">
        <w:r w:rsidR="00F841D0">
          <w:rPr>
            <w:noProof/>
          </w:rPr>
          <w:t>7</w:t>
        </w:r>
      </w:fldSimple>
      <w:r>
        <w:t>: Node and line graph successfully showing player-level passing data</w:t>
      </w:r>
      <w:r w:rsidR="00AE0A93">
        <w:t>.</w:t>
      </w:r>
    </w:p>
    <w:p w14:paraId="360C3A05" w14:textId="77777777" w:rsidR="002A3F87" w:rsidRDefault="00F5207E" w:rsidP="002A3F87">
      <w:pPr>
        <w:pStyle w:val="ListParagraph"/>
        <w:ind w:left="360" w:firstLine="360"/>
        <w:jc w:val="both"/>
        <w:rPr>
          <w:rFonts w:cstheme="minorHAnsi"/>
        </w:rPr>
      </w:pPr>
      <w:r>
        <w:rPr>
          <w:rFonts w:cstheme="minorHAnsi"/>
        </w:rPr>
        <w:t xml:space="preserve">Next, we began implementing our passing process figure. We were able to pull all the x- and y-coordinates for Real Madrid players involved in a pass and visualize them as nodes as seen in Figure </w:t>
      </w:r>
      <w:proofErr w:type="spellStart"/>
      <w:r>
        <w:rPr>
          <w:rFonts w:cstheme="minorHAnsi"/>
        </w:rPr>
        <w:t>8</w:t>
      </w:r>
      <w:r w:rsidR="000E57B3">
        <w:rPr>
          <w:rFonts w:cstheme="minorHAnsi"/>
        </w:rPr>
        <w:t>A</w:t>
      </w:r>
      <w:proofErr w:type="spellEnd"/>
      <w:r w:rsidR="002A3F87">
        <w:rPr>
          <w:rFonts w:cstheme="minorHAnsi"/>
        </w:rPr>
        <w:t>.</w:t>
      </w:r>
    </w:p>
    <w:p w14:paraId="6EE2BA14" w14:textId="0E1AB493" w:rsidR="00F841D0" w:rsidRPr="002A3F87" w:rsidRDefault="00F841D0" w:rsidP="002A3F87">
      <w:pPr>
        <w:jc w:val="center"/>
        <w:rPr>
          <w:rFonts w:cstheme="minorHAnsi"/>
        </w:rPr>
      </w:pPr>
      <w:r>
        <w:rPr>
          <w:noProof/>
        </w:rPr>
        <w:drawing>
          <wp:inline distT="0" distB="0" distL="0" distR="0" wp14:anchorId="0C552FF4" wp14:editId="70859C2D">
            <wp:extent cx="5943600" cy="147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473200"/>
                    </a:xfrm>
                    <a:prstGeom prst="rect">
                      <a:avLst/>
                    </a:prstGeom>
                    <a:noFill/>
                    <a:ln>
                      <a:noFill/>
                    </a:ln>
                  </pic:spPr>
                </pic:pic>
              </a:graphicData>
            </a:graphic>
          </wp:inline>
        </w:drawing>
      </w:r>
    </w:p>
    <w:p w14:paraId="5D607DCB" w14:textId="74835593" w:rsidR="000E57B3" w:rsidRDefault="00F841D0" w:rsidP="00F841D0">
      <w:pPr>
        <w:pStyle w:val="Caption"/>
        <w:jc w:val="center"/>
      </w:pPr>
      <w:r>
        <w:t xml:space="preserve">Figure </w:t>
      </w:r>
      <w:fldSimple w:instr=" SEQ Figure \* ARABIC ">
        <w:r>
          <w:rPr>
            <w:noProof/>
          </w:rPr>
          <w:t>8</w:t>
        </w:r>
      </w:fldSimple>
      <w:r>
        <w:t>: Position of Real Madrid players involved in passes is shown in A; B adds lines connecting the players involved in a pass event; and C reduces the weight of line connecting the nodes to allow better observations of the patterns.</w:t>
      </w:r>
    </w:p>
    <w:p w14:paraId="43BFC43D" w14:textId="710EBA4E" w:rsidR="00AE0A93" w:rsidRDefault="00AE0A93" w:rsidP="00AE0A93">
      <w:pPr>
        <w:pStyle w:val="ListParagraph"/>
        <w:ind w:left="360"/>
        <w:jc w:val="both"/>
        <w:rPr>
          <w:rFonts w:cstheme="minorHAnsi"/>
        </w:rPr>
      </w:pPr>
      <w:r>
        <w:rPr>
          <w:rFonts w:cstheme="minorHAnsi"/>
        </w:rPr>
        <w:tab/>
        <w:t xml:space="preserve">We were able to add to this </w:t>
      </w:r>
      <w:r w:rsidR="00F841D0">
        <w:rPr>
          <w:rFonts w:cstheme="minorHAnsi"/>
        </w:rPr>
        <w:t xml:space="preserve">figure by </w:t>
      </w:r>
      <w:r w:rsidR="0036481C">
        <w:rPr>
          <w:rFonts w:cstheme="minorHAnsi"/>
        </w:rPr>
        <w:t>connecting the players that are involved in individual pass events involving two or more players (</w:t>
      </w:r>
      <w:proofErr w:type="spellStart"/>
      <w:r w:rsidR="0036481C">
        <w:rPr>
          <w:rFonts w:cstheme="minorHAnsi"/>
        </w:rPr>
        <w:t>8B</w:t>
      </w:r>
      <w:proofErr w:type="spellEnd"/>
      <w:r w:rsidR="0036481C">
        <w:rPr>
          <w:rFonts w:cstheme="minorHAnsi"/>
        </w:rPr>
        <w:t xml:space="preserve">). We visualized the passing process by further reducing the weight of connecting lines as seen in </w:t>
      </w:r>
      <w:proofErr w:type="spellStart"/>
      <w:r w:rsidR="0036481C">
        <w:rPr>
          <w:rFonts w:cstheme="minorHAnsi"/>
        </w:rPr>
        <w:t>8C</w:t>
      </w:r>
      <w:proofErr w:type="spellEnd"/>
      <w:r w:rsidR="0036481C">
        <w:rPr>
          <w:rFonts w:cstheme="minorHAnsi"/>
        </w:rPr>
        <w:t xml:space="preserve">. </w:t>
      </w:r>
    </w:p>
    <w:p w14:paraId="74BFF95E" w14:textId="5D0E36B3" w:rsidR="00304A95" w:rsidRDefault="00304A95" w:rsidP="009C0C96">
      <w:pPr>
        <w:pStyle w:val="ListParagraph"/>
        <w:ind w:left="360"/>
        <w:jc w:val="both"/>
        <w:rPr>
          <w:rFonts w:cstheme="minorHAnsi"/>
        </w:rPr>
      </w:pPr>
    </w:p>
    <w:p w14:paraId="05554E51" w14:textId="36DB0572" w:rsidR="0036481C" w:rsidRDefault="0036481C" w:rsidP="009C0C96">
      <w:pPr>
        <w:pStyle w:val="ListParagraph"/>
        <w:ind w:left="360"/>
        <w:jc w:val="both"/>
        <w:rPr>
          <w:rFonts w:cstheme="minorHAnsi"/>
        </w:rPr>
      </w:pPr>
      <w:r>
        <w:rPr>
          <w:rFonts w:cstheme="minorHAnsi"/>
        </w:rPr>
        <w:t xml:space="preserve">We made some significant We then added a statistics board </w:t>
      </w:r>
    </w:p>
    <w:p w14:paraId="00A5CA3D" w14:textId="77777777" w:rsidR="00304A95" w:rsidRDefault="00304A95" w:rsidP="009C0C96">
      <w:pPr>
        <w:pStyle w:val="ListParagraph"/>
        <w:ind w:left="360"/>
        <w:jc w:val="both"/>
        <w:rPr>
          <w:rFonts w:cstheme="minorHAnsi"/>
        </w:rPr>
      </w:pPr>
    </w:p>
    <w:p w14:paraId="534B0032" w14:textId="7F537200" w:rsidR="00304A95" w:rsidRDefault="00304A95" w:rsidP="009C0C96">
      <w:pPr>
        <w:pStyle w:val="ListParagraph"/>
        <w:ind w:left="360"/>
        <w:jc w:val="both"/>
        <w:rPr>
          <w:rFonts w:cstheme="minorHAnsi"/>
        </w:rPr>
      </w:pPr>
    </w:p>
    <w:p w14:paraId="3F496329" w14:textId="77777777" w:rsidR="00304A95" w:rsidRDefault="00304A95" w:rsidP="009C0C96">
      <w:pPr>
        <w:pStyle w:val="ListParagraph"/>
        <w:ind w:left="360"/>
        <w:jc w:val="both"/>
        <w:rPr>
          <w:rFonts w:cstheme="minorHAnsi"/>
        </w:rPr>
      </w:pPr>
    </w:p>
    <w:p w14:paraId="18C61F59" w14:textId="7755B6E9" w:rsidR="00304A95" w:rsidRDefault="00304A95" w:rsidP="009C0C96">
      <w:pPr>
        <w:pStyle w:val="ListParagraph"/>
        <w:ind w:left="360"/>
        <w:jc w:val="both"/>
        <w:rPr>
          <w:rFonts w:cstheme="minorHAnsi"/>
        </w:rPr>
      </w:pPr>
      <w:r>
        <w:rPr>
          <w:noProof/>
        </w:rPr>
        <w:lastRenderedPageBreak/>
        <w:drawing>
          <wp:inline distT="0" distB="0" distL="0" distR="0" wp14:anchorId="40F80363" wp14:editId="2735D5BC">
            <wp:extent cx="4572000" cy="295351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834" t="1" r="11336" b="1112"/>
                    <a:stretch/>
                  </pic:blipFill>
                  <pic:spPr bwMode="auto">
                    <a:xfrm>
                      <a:off x="0" y="0"/>
                      <a:ext cx="4572000" cy="2953512"/>
                    </a:xfrm>
                    <a:prstGeom prst="rect">
                      <a:avLst/>
                    </a:prstGeom>
                    <a:noFill/>
                    <a:ln>
                      <a:noFill/>
                    </a:ln>
                    <a:extLst>
                      <a:ext uri="{53640926-AAD7-44D8-BBD7-CCE9431645EC}">
                        <a14:shadowObscured xmlns:a14="http://schemas.microsoft.com/office/drawing/2010/main"/>
                      </a:ext>
                    </a:extLst>
                  </pic:spPr>
                </pic:pic>
              </a:graphicData>
            </a:graphic>
          </wp:inline>
        </w:drawing>
      </w:r>
    </w:p>
    <w:p w14:paraId="29F857EB" w14:textId="4C520AA6" w:rsidR="00304A95" w:rsidRDefault="00304A95" w:rsidP="009C0C96">
      <w:pPr>
        <w:pStyle w:val="ListParagraph"/>
        <w:ind w:left="360"/>
        <w:jc w:val="both"/>
        <w:rPr>
          <w:rFonts w:cstheme="minorHAnsi"/>
        </w:rPr>
      </w:pPr>
    </w:p>
    <w:p w14:paraId="026F63A4" w14:textId="16D5A7A8" w:rsidR="00304A95" w:rsidRDefault="00304A95" w:rsidP="009C0C96">
      <w:pPr>
        <w:pStyle w:val="ListParagraph"/>
        <w:ind w:left="360"/>
        <w:jc w:val="both"/>
        <w:rPr>
          <w:rFonts w:cstheme="minorHAnsi"/>
        </w:rPr>
      </w:pPr>
    </w:p>
    <w:p w14:paraId="14B7A91F" w14:textId="77777777" w:rsidR="00304A95" w:rsidRDefault="00304A95" w:rsidP="009C0C96">
      <w:pPr>
        <w:pStyle w:val="ListParagraph"/>
        <w:ind w:left="360"/>
        <w:jc w:val="both"/>
        <w:rPr>
          <w:rFonts w:cstheme="minorHAnsi"/>
        </w:rPr>
      </w:pPr>
    </w:p>
    <w:p w14:paraId="4E8E3BBC" w14:textId="77777777" w:rsidR="00304A95" w:rsidRDefault="00304A95" w:rsidP="009C0C96">
      <w:pPr>
        <w:pStyle w:val="ListParagraph"/>
        <w:ind w:left="360"/>
        <w:jc w:val="both"/>
        <w:rPr>
          <w:rFonts w:cstheme="minorHAnsi"/>
        </w:rPr>
      </w:pPr>
    </w:p>
    <w:p w14:paraId="495DC1A7" w14:textId="4A28C2CD" w:rsidR="00304A95" w:rsidRDefault="00304A95" w:rsidP="009C0C96">
      <w:pPr>
        <w:pStyle w:val="ListParagraph"/>
        <w:ind w:left="360"/>
        <w:jc w:val="both"/>
        <w:rPr>
          <w:rFonts w:cstheme="minorHAnsi"/>
        </w:rPr>
      </w:pPr>
      <w:r>
        <w:rPr>
          <w:noProof/>
        </w:rPr>
        <w:drawing>
          <wp:inline distT="0" distB="0" distL="0" distR="0" wp14:anchorId="0E694287" wp14:editId="415DFD22">
            <wp:extent cx="4572000" cy="2514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569"/>
                    <a:stretch/>
                  </pic:blipFill>
                  <pic:spPr bwMode="auto">
                    <a:xfrm>
                      <a:off x="0" y="0"/>
                      <a:ext cx="4572000" cy="2514600"/>
                    </a:xfrm>
                    <a:prstGeom prst="rect">
                      <a:avLst/>
                    </a:prstGeom>
                    <a:noFill/>
                    <a:ln>
                      <a:noFill/>
                    </a:ln>
                    <a:extLst>
                      <a:ext uri="{53640926-AAD7-44D8-BBD7-CCE9431645EC}">
                        <a14:shadowObscured xmlns:a14="http://schemas.microsoft.com/office/drawing/2010/main"/>
                      </a:ext>
                    </a:extLst>
                  </pic:spPr>
                </pic:pic>
              </a:graphicData>
            </a:graphic>
          </wp:inline>
        </w:drawing>
      </w:r>
    </w:p>
    <w:p w14:paraId="4112CB17" w14:textId="77777777" w:rsidR="00304A95" w:rsidRDefault="00304A95" w:rsidP="009C0C96">
      <w:pPr>
        <w:pStyle w:val="ListParagraph"/>
        <w:ind w:left="360"/>
        <w:jc w:val="both"/>
        <w:rPr>
          <w:rFonts w:cstheme="minorHAnsi"/>
        </w:rPr>
      </w:pPr>
    </w:p>
    <w:p w14:paraId="5B2ADC9E" w14:textId="49F27E10" w:rsidR="00304A95" w:rsidRDefault="00304A95" w:rsidP="009C0C96">
      <w:pPr>
        <w:pStyle w:val="ListParagraph"/>
        <w:ind w:left="360"/>
        <w:jc w:val="both"/>
        <w:rPr>
          <w:rFonts w:cstheme="minorHAnsi"/>
        </w:rPr>
      </w:pPr>
    </w:p>
    <w:p w14:paraId="5D4BF56E" w14:textId="4DD7642D" w:rsidR="00304A95" w:rsidRDefault="00304A95" w:rsidP="009C0C96">
      <w:pPr>
        <w:pStyle w:val="ListParagraph"/>
        <w:ind w:left="360"/>
        <w:jc w:val="both"/>
        <w:rPr>
          <w:rFonts w:cstheme="minorHAnsi"/>
        </w:rPr>
      </w:pPr>
      <w:r>
        <w:rPr>
          <w:noProof/>
        </w:rPr>
        <w:lastRenderedPageBreak/>
        <w:drawing>
          <wp:inline distT="0" distB="0" distL="0" distR="0" wp14:anchorId="6CCD81B2" wp14:editId="4DC4CE4D">
            <wp:extent cx="4572000" cy="310896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72000" cy="3108960"/>
                    </a:xfrm>
                    <a:prstGeom prst="rect">
                      <a:avLst/>
                    </a:prstGeom>
                    <a:noFill/>
                    <a:ln>
                      <a:noFill/>
                    </a:ln>
                  </pic:spPr>
                </pic:pic>
              </a:graphicData>
            </a:graphic>
          </wp:inline>
        </w:drawing>
      </w:r>
    </w:p>
    <w:p w14:paraId="72B2FD14" w14:textId="122B4EB8" w:rsidR="00304A95" w:rsidRDefault="00304A95" w:rsidP="009C0C96">
      <w:pPr>
        <w:pStyle w:val="ListParagraph"/>
        <w:ind w:left="360"/>
        <w:jc w:val="both"/>
        <w:rPr>
          <w:rFonts w:cstheme="minorHAnsi"/>
        </w:rPr>
      </w:pPr>
    </w:p>
    <w:p w14:paraId="41996946" w14:textId="35688CAE" w:rsidR="00304A95" w:rsidRDefault="00304A95" w:rsidP="009C0C96">
      <w:pPr>
        <w:pStyle w:val="ListParagraph"/>
        <w:ind w:left="360"/>
        <w:jc w:val="both"/>
        <w:rPr>
          <w:rFonts w:cstheme="minorHAnsi"/>
        </w:rPr>
      </w:pPr>
    </w:p>
    <w:p w14:paraId="06E9B86B" w14:textId="51CDA4D9" w:rsidR="00304A95" w:rsidRDefault="00304A95" w:rsidP="009C0C96">
      <w:pPr>
        <w:pStyle w:val="ListParagraph"/>
        <w:ind w:left="360"/>
        <w:jc w:val="both"/>
        <w:rPr>
          <w:rFonts w:cstheme="minorHAnsi"/>
        </w:rPr>
      </w:pPr>
      <w:r>
        <w:rPr>
          <w:noProof/>
        </w:rPr>
        <w:drawing>
          <wp:inline distT="0" distB="0" distL="0" distR="0" wp14:anchorId="37F3E709" wp14:editId="10F564F3">
            <wp:extent cx="4572000" cy="226771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632" t="6539" r="3846"/>
                    <a:stretch/>
                  </pic:blipFill>
                  <pic:spPr bwMode="auto">
                    <a:xfrm>
                      <a:off x="0" y="0"/>
                      <a:ext cx="4572000" cy="2267712"/>
                    </a:xfrm>
                    <a:prstGeom prst="rect">
                      <a:avLst/>
                    </a:prstGeom>
                    <a:noFill/>
                    <a:ln>
                      <a:noFill/>
                    </a:ln>
                    <a:extLst>
                      <a:ext uri="{53640926-AAD7-44D8-BBD7-CCE9431645EC}">
                        <a14:shadowObscured xmlns:a14="http://schemas.microsoft.com/office/drawing/2010/main"/>
                      </a:ext>
                    </a:extLst>
                  </pic:spPr>
                </pic:pic>
              </a:graphicData>
            </a:graphic>
          </wp:inline>
        </w:drawing>
      </w:r>
    </w:p>
    <w:p w14:paraId="7D752D5A" w14:textId="77777777" w:rsidR="00304A95" w:rsidRDefault="00304A95" w:rsidP="009C0C96">
      <w:pPr>
        <w:pStyle w:val="ListParagraph"/>
        <w:ind w:left="360"/>
        <w:jc w:val="both"/>
        <w:rPr>
          <w:rFonts w:cstheme="minorHAnsi"/>
        </w:rPr>
      </w:pPr>
    </w:p>
    <w:p w14:paraId="56A7BF23" w14:textId="3244E358" w:rsidR="00304A95" w:rsidRDefault="00312F7D" w:rsidP="009C0C96">
      <w:pPr>
        <w:pStyle w:val="ListParagraph"/>
        <w:ind w:left="360"/>
        <w:jc w:val="both"/>
        <w:rPr>
          <w:rFonts w:cstheme="minorHAnsi"/>
        </w:rPr>
      </w:pPr>
      <w:r>
        <w:rPr>
          <w:noProof/>
        </w:rPr>
        <w:drawing>
          <wp:inline distT="0" distB="0" distL="0" distR="0" wp14:anchorId="422731BE" wp14:editId="74701B8D">
            <wp:extent cx="4572000" cy="2029968"/>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620" t="7331" r="1917"/>
                    <a:stretch/>
                  </pic:blipFill>
                  <pic:spPr bwMode="auto">
                    <a:xfrm>
                      <a:off x="0" y="0"/>
                      <a:ext cx="4572000" cy="2029968"/>
                    </a:xfrm>
                    <a:prstGeom prst="rect">
                      <a:avLst/>
                    </a:prstGeom>
                    <a:noFill/>
                    <a:ln>
                      <a:noFill/>
                    </a:ln>
                    <a:extLst>
                      <a:ext uri="{53640926-AAD7-44D8-BBD7-CCE9431645EC}">
                        <a14:shadowObscured xmlns:a14="http://schemas.microsoft.com/office/drawing/2010/main"/>
                      </a:ext>
                    </a:extLst>
                  </pic:spPr>
                </pic:pic>
              </a:graphicData>
            </a:graphic>
          </wp:inline>
        </w:drawing>
      </w:r>
    </w:p>
    <w:p w14:paraId="2F27D6D0" w14:textId="218959E6" w:rsidR="00304A95" w:rsidRDefault="00304A95" w:rsidP="009C0C96">
      <w:pPr>
        <w:pStyle w:val="ListParagraph"/>
        <w:ind w:left="360"/>
        <w:jc w:val="both"/>
        <w:rPr>
          <w:rFonts w:cstheme="minorHAnsi"/>
        </w:rPr>
      </w:pPr>
    </w:p>
    <w:p w14:paraId="2D4A82F4" w14:textId="77777777" w:rsidR="00304A95" w:rsidRPr="00E24123" w:rsidRDefault="00304A95" w:rsidP="009C0C96">
      <w:pPr>
        <w:pStyle w:val="ListParagraph"/>
        <w:ind w:left="360"/>
        <w:jc w:val="both"/>
        <w:rPr>
          <w:rFonts w:cstheme="minorHAnsi"/>
        </w:rPr>
      </w:pPr>
    </w:p>
    <w:p w14:paraId="78F22BF1" w14:textId="1988CA04" w:rsidR="00E24123" w:rsidRPr="00E24123" w:rsidRDefault="00E24123" w:rsidP="009C0C96">
      <w:pPr>
        <w:pStyle w:val="Heading2"/>
        <w:numPr>
          <w:ilvl w:val="0"/>
          <w:numId w:val="3"/>
        </w:numPr>
        <w:jc w:val="both"/>
        <w:rPr>
          <w:b/>
          <w:bCs/>
        </w:rPr>
      </w:pPr>
      <w:bookmarkStart w:id="6" w:name="_Toc89609607"/>
      <w:r w:rsidRPr="00E24123">
        <w:rPr>
          <w:b/>
          <w:bCs/>
        </w:rPr>
        <w:t>Implementation</w:t>
      </w:r>
      <w:bookmarkEnd w:id="6"/>
    </w:p>
    <w:p w14:paraId="17AA065E" w14:textId="57E0CD65" w:rsidR="00E24123" w:rsidRPr="00B72113" w:rsidRDefault="00E24123" w:rsidP="009C0C96">
      <w:pPr>
        <w:pStyle w:val="ListParagraph"/>
        <w:ind w:left="360"/>
        <w:jc w:val="both"/>
        <w:rPr>
          <w:rFonts w:cstheme="minorHAnsi"/>
          <w:i/>
          <w:iCs/>
          <w:highlight w:val="yellow"/>
        </w:rPr>
      </w:pPr>
      <w:r w:rsidRPr="00B72113">
        <w:rPr>
          <w:rFonts w:cstheme="minorHAnsi"/>
          <w:i/>
          <w:iCs/>
          <w:highlight w:val="yellow"/>
        </w:rPr>
        <w:t>Describe the intent and functionality of the interactive visualizations you implemented. Provide clear and well-referenced images showing the key design and interaction elements.</w:t>
      </w:r>
    </w:p>
    <w:p w14:paraId="663476A7" w14:textId="05B8D224" w:rsidR="00B72113" w:rsidRDefault="00B72113" w:rsidP="009C0C96">
      <w:pPr>
        <w:pStyle w:val="ListParagraph"/>
        <w:ind w:left="360"/>
        <w:jc w:val="both"/>
        <w:rPr>
          <w:rFonts w:cstheme="minorHAnsi"/>
        </w:rPr>
      </w:pPr>
    </w:p>
    <w:p w14:paraId="1E627104" w14:textId="77777777" w:rsidR="00B72113" w:rsidRPr="00E24123" w:rsidRDefault="00B72113" w:rsidP="009C0C96">
      <w:pPr>
        <w:pStyle w:val="ListParagraph"/>
        <w:ind w:left="360"/>
        <w:jc w:val="both"/>
        <w:rPr>
          <w:rFonts w:cstheme="minorHAnsi"/>
        </w:rPr>
      </w:pPr>
    </w:p>
    <w:p w14:paraId="1C8DDA24" w14:textId="2EADC893" w:rsidR="00E24123" w:rsidRPr="00E24123" w:rsidRDefault="00E24123" w:rsidP="009C0C96">
      <w:pPr>
        <w:pStyle w:val="Heading2"/>
        <w:numPr>
          <w:ilvl w:val="0"/>
          <w:numId w:val="3"/>
        </w:numPr>
        <w:jc w:val="both"/>
        <w:rPr>
          <w:b/>
          <w:bCs/>
        </w:rPr>
      </w:pPr>
      <w:bookmarkStart w:id="7" w:name="_Toc89609608"/>
      <w:r w:rsidRPr="00E24123">
        <w:rPr>
          <w:b/>
          <w:bCs/>
        </w:rPr>
        <w:t>Evaluation</w:t>
      </w:r>
      <w:bookmarkEnd w:id="7"/>
    </w:p>
    <w:p w14:paraId="11369F96" w14:textId="4E34FD42" w:rsidR="001A6817" w:rsidRPr="001A6817" w:rsidRDefault="00E24123" w:rsidP="009C0C96">
      <w:pPr>
        <w:pStyle w:val="ListParagraph"/>
        <w:ind w:left="360"/>
        <w:jc w:val="both"/>
        <w:rPr>
          <w:rFonts w:cstheme="minorHAnsi"/>
          <w:i/>
          <w:iCs/>
          <w:highlight w:val="yellow"/>
        </w:rPr>
      </w:pPr>
      <w:r w:rsidRPr="00B72113">
        <w:rPr>
          <w:rFonts w:cstheme="minorHAnsi"/>
          <w:i/>
          <w:iCs/>
          <w:highlight w:val="yellow"/>
        </w:rPr>
        <w:t>What did you learn about the data by using your visualizations? How did you answer your questions? How well does your visualization work, and how could you further improve it?</w:t>
      </w:r>
    </w:p>
    <w:p w14:paraId="44DE9944" w14:textId="4660A515" w:rsidR="00B72113" w:rsidRDefault="00B72113" w:rsidP="009C0C96">
      <w:pPr>
        <w:pStyle w:val="ListParagraph"/>
        <w:ind w:left="360"/>
        <w:jc w:val="both"/>
        <w:rPr>
          <w:rFonts w:cstheme="minorHAnsi"/>
        </w:rPr>
      </w:pPr>
    </w:p>
    <w:p w14:paraId="6C5044D7" w14:textId="0732F4FE" w:rsidR="00B72113" w:rsidRDefault="00B72113" w:rsidP="009C0C96">
      <w:pPr>
        <w:pStyle w:val="ListParagraph"/>
        <w:ind w:left="360"/>
        <w:jc w:val="both"/>
        <w:rPr>
          <w:rFonts w:cstheme="minorHAnsi"/>
        </w:rPr>
      </w:pPr>
    </w:p>
    <w:p w14:paraId="39ECE600" w14:textId="7E686E1B" w:rsidR="00B72113" w:rsidRDefault="00B72113" w:rsidP="009C0C96">
      <w:pPr>
        <w:pStyle w:val="ListParagraph"/>
        <w:ind w:left="360"/>
        <w:jc w:val="both"/>
        <w:rPr>
          <w:rFonts w:cstheme="minorHAnsi"/>
        </w:rPr>
      </w:pPr>
    </w:p>
    <w:p w14:paraId="07550DDB" w14:textId="65014154" w:rsidR="001A6817" w:rsidRDefault="001A6817" w:rsidP="009C0C96">
      <w:pPr>
        <w:pStyle w:val="ListParagraph"/>
        <w:ind w:left="360"/>
        <w:jc w:val="both"/>
        <w:rPr>
          <w:rFonts w:cstheme="minorHAnsi"/>
        </w:rPr>
      </w:pPr>
    </w:p>
    <w:p w14:paraId="7C342B3F" w14:textId="17495292" w:rsidR="001A6817" w:rsidRPr="001A6817" w:rsidRDefault="001A6817" w:rsidP="009C0C96">
      <w:pPr>
        <w:pStyle w:val="Heading2"/>
        <w:numPr>
          <w:ilvl w:val="0"/>
          <w:numId w:val="3"/>
        </w:numPr>
        <w:jc w:val="both"/>
        <w:rPr>
          <w:b/>
          <w:bCs/>
        </w:rPr>
      </w:pPr>
      <w:bookmarkStart w:id="8" w:name="_Toc89609609"/>
      <w:r w:rsidRPr="001A6817">
        <w:rPr>
          <w:b/>
          <w:bCs/>
        </w:rPr>
        <w:t>References</w:t>
      </w:r>
      <w:bookmarkEnd w:id="8"/>
    </w:p>
    <w:p w14:paraId="72F17909" w14:textId="6A7323A1" w:rsidR="001A6817" w:rsidRPr="008A21C6" w:rsidRDefault="008A21C6" w:rsidP="009C0C96">
      <w:pPr>
        <w:pStyle w:val="ListParagraph"/>
        <w:ind w:left="360"/>
        <w:jc w:val="both"/>
        <w:rPr>
          <w:rFonts w:cstheme="minorHAnsi"/>
          <w:i/>
          <w:iCs/>
        </w:rPr>
      </w:pPr>
      <w:r w:rsidRPr="008A21C6">
        <w:rPr>
          <w:rFonts w:cstheme="minorHAnsi"/>
          <w:i/>
          <w:iCs/>
          <w:highlight w:val="yellow"/>
        </w:rPr>
        <w:t>Make reference format consistent</w:t>
      </w:r>
    </w:p>
    <w:p w14:paraId="17178A65" w14:textId="77777777" w:rsidR="008A21C6" w:rsidRDefault="008A21C6" w:rsidP="009C0C96">
      <w:pPr>
        <w:pStyle w:val="ListParagraph"/>
        <w:ind w:left="360"/>
        <w:jc w:val="both"/>
        <w:rPr>
          <w:rFonts w:cstheme="minorHAnsi"/>
        </w:rPr>
      </w:pPr>
    </w:p>
    <w:p w14:paraId="6D52ED33" w14:textId="77777777" w:rsidR="00E60DBF" w:rsidRDefault="00E60DBF" w:rsidP="009C0C96">
      <w:pPr>
        <w:pStyle w:val="ListParagraph"/>
        <w:ind w:left="360"/>
        <w:jc w:val="both"/>
        <w:rPr>
          <w:rFonts w:cstheme="minorHAnsi"/>
        </w:rPr>
      </w:pPr>
    </w:p>
    <w:p w14:paraId="5FFEA3B5" w14:textId="76ACD425" w:rsidR="00312F7D" w:rsidRPr="00312F7D" w:rsidRDefault="00E60DBF" w:rsidP="00312F7D">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312F7D" w:rsidRPr="00312F7D">
        <w:t>1.</w:t>
      </w:r>
      <w:r w:rsidR="00312F7D" w:rsidRPr="00312F7D">
        <w:tab/>
      </w:r>
      <w:r w:rsidR="00312F7D" w:rsidRPr="00312F7D">
        <w:rPr>
          <w:i/>
        </w:rPr>
        <w:t>Football-Data</w:t>
      </w:r>
      <w:r w:rsidR="00312F7D" w:rsidRPr="00312F7D">
        <w:t xml:space="preserve">.  [cited 2021 20 September 2021]; Available from: </w:t>
      </w:r>
      <w:hyperlink r:id="rId21" w:history="1">
        <w:r w:rsidR="00312F7D" w:rsidRPr="00312F7D">
          <w:rPr>
            <w:rStyle w:val="Hyperlink"/>
          </w:rPr>
          <w:t>http://www.football-data.co.uk/</w:t>
        </w:r>
      </w:hyperlink>
      <w:r w:rsidR="00312F7D" w:rsidRPr="00312F7D">
        <w:t>.</w:t>
      </w:r>
    </w:p>
    <w:p w14:paraId="646DABA9" w14:textId="40463127" w:rsidR="00312F7D" w:rsidRPr="00312F7D" w:rsidRDefault="00312F7D" w:rsidP="00312F7D">
      <w:pPr>
        <w:pStyle w:val="EndNoteBibliography"/>
        <w:spacing w:after="0"/>
        <w:ind w:left="720" w:hanging="720"/>
      </w:pPr>
      <w:r w:rsidRPr="00312F7D">
        <w:t>2.</w:t>
      </w:r>
      <w:r w:rsidRPr="00312F7D">
        <w:tab/>
      </w:r>
      <w:r w:rsidRPr="00312F7D">
        <w:rPr>
          <w:i/>
        </w:rPr>
        <w:t>English Premier League (football)</w:t>
      </w:r>
      <w:r w:rsidRPr="00312F7D">
        <w:t xml:space="preserve">.  [cited 2021 20 September 2021]; Available from: </w:t>
      </w:r>
      <w:hyperlink r:id="rId22" w:history="1">
        <w:r w:rsidRPr="00312F7D">
          <w:rPr>
            <w:rStyle w:val="Hyperlink"/>
          </w:rPr>
          <w:t>https://datahub.io/sports-data/english-premier-league</w:t>
        </w:r>
      </w:hyperlink>
      <w:r w:rsidRPr="00312F7D">
        <w:t>.</w:t>
      </w:r>
    </w:p>
    <w:p w14:paraId="22D24430" w14:textId="3C0F2547" w:rsidR="00312F7D" w:rsidRPr="00312F7D" w:rsidRDefault="00312F7D" w:rsidP="00312F7D">
      <w:pPr>
        <w:pStyle w:val="EndNoteBibliography"/>
        <w:spacing w:after="0"/>
        <w:ind w:left="720" w:hanging="720"/>
      </w:pPr>
      <w:r w:rsidRPr="00312F7D">
        <w:t>3.</w:t>
      </w:r>
      <w:r w:rsidRPr="00312F7D">
        <w:tab/>
        <w:t xml:space="preserve">Lehkyi, S. </w:t>
      </w:r>
      <w:r w:rsidRPr="00312F7D">
        <w:rPr>
          <w:i/>
        </w:rPr>
        <w:t>Football Transfers 2000-2018</w:t>
      </w:r>
      <w:r w:rsidRPr="00312F7D">
        <w:t xml:space="preserve">.  [cited 2021 20 September 2021]; Available from: </w:t>
      </w:r>
      <w:hyperlink r:id="rId23" w:history="1">
        <w:r w:rsidRPr="00312F7D">
          <w:rPr>
            <w:rStyle w:val="Hyperlink"/>
          </w:rPr>
          <w:t>https://www.kaggle.com/slehkyi/football-transfers-2000-2018</w:t>
        </w:r>
      </w:hyperlink>
      <w:r w:rsidRPr="00312F7D">
        <w:t>.</w:t>
      </w:r>
    </w:p>
    <w:p w14:paraId="35C0BA92" w14:textId="77777777" w:rsidR="00312F7D" w:rsidRPr="00312F7D" w:rsidRDefault="00312F7D" w:rsidP="00312F7D">
      <w:pPr>
        <w:pStyle w:val="EndNoteBibliography"/>
        <w:spacing w:after="0"/>
        <w:ind w:left="720" w:hanging="720"/>
      </w:pPr>
      <w:r w:rsidRPr="00312F7D">
        <w:t>4.</w:t>
      </w:r>
      <w:r w:rsidRPr="00312F7D">
        <w:tab/>
        <w:t xml:space="preserve">Martinez Mejorado, D.A., Ramirez Marquez, Jose Emmanuel, </w:t>
      </w:r>
      <w:r w:rsidRPr="00312F7D">
        <w:rPr>
          <w:i/>
        </w:rPr>
        <w:t>FIFA World Cups 2010, 2014 and 2018 matches' information datasets</w:t>
      </w:r>
      <w:r w:rsidRPr="00312F7D">
        <w:t>. 2018: Zenodo.</w:t>
      </w:r>
    </w:p>
    <w:p w14:paraId="62D83C3A" w14:textId="649972C1" w:rsidR="00312F7D" w:rsidRPr="00312F7D" w:rsidRDefault="00312F7D" w:rsidP="00312F7D">
      <w:pPr>
        <w:pStyle w:val="EndNoteBibliography"/>
        <w:spacing w:after="0"/>
        <w:ind w:left="720" w:hanging="720"/>
      </w:pPr>
      <w:r w:rsidRPr="00312F7D">
        <w:t>5.</w:t>
      </w:r>
      <w:r w:rsidRPr="00312F7D">
        <w:tab/>
      </w:r>
      <w:r w:rsidRPr="00312F7D">
        <w:rPr>
          <w:i/>
        </w:rPr>
        <w:t>StatsBomb Open Data</w:t>
      </w:r>
      <w:r w:rsidRPr="00312F7D">
        <w:t xml:space="preserve">. Available from: </w:t>
      </w:r>
      <w:hyperlink r:id="rId24" w:history="1">
        <w:r w:rsidRPr="00312F7D">
          <w:rPr>
            <w:rStyle w:val="Hyperlink"/>
          </w:rPr>
          <w:t>https://github.com/statsbomb/open-data</w:t>
        </w:r>
      </w:hyperlink>
      <w:r w:rsidRPr="00312F7D">
        <w:t>.</w:t>
      </w:r>
    </w:p>
    <w:p w14:paraId="2AA5C265" w14:textId="3A8A8182" w:rsidR="00312F7D" w:rsidRPr="00312F7D" w:rsidRDefault="00312F7D" w:rsidP="00312F7D">
      <w:pPr>
        <w:pStyle w:val="EndNoteBibliography"/>
        <w:spacing w:after="0"/>
        <w:ind w:left="720" w:hanging="720"/>
      </w:pPr>
      <w:r w:rsidRPr="00312F7D">
        <w:t>6.</w:t>
      </w:r>
      <w:r w:rsidRPr="00312F7D">
        <w:tab/>
      </w:r>
      <w:r w:rsidRPr="00312F7D">
        <w:rPr>
          <w:i/>
        </w:rPr>
        <w:t>Match Analysis</w:t>
      </w:r>
      <w:r w:rsidRPr="00312F7D">
        <w:t xml:space="preserve">. How to incorporate StatsBomb data and analytics  20 October 2021]; Available from: </w:t>
      </w:r>
      <w:hyperlink r:id="rId25" w:history="1">
        <w:r w:rsidRPr="00312F7D">
          <w:rPr>
            <w:rStyle w:val="Hyperlink"/>
          </w:rPr>
          <w:t>https://statsbomb.com/</w:t>
        </w:r>
      </w:hyperlink>
      <w:r w:rsidRPr="00312F7D">
        <w:t>.</w:t>
      </w:r>
    </w:p>
    <w:p w14:paraId="71E9A52F" w14:textId="3CAE6978" w:rsidR="00312F7D" w:rsidRPr="00312F7D" w:rsidRDefault="00312F7D" w:rsidP="00312F7D">
      <w:pPr>
        <w:pStyle w:val="EndNoteBibliography"/>
        <w:ind w:left="720" w:hanging="720"/>
      </w:pPr>
      <w:r w:rsidRPr="00312F7D">
        <w:t>7.</w:t>
      </w:r>
      <w:r w:rsidRPr="00312F7D">
        <w:tab/>
      </w:r>
      <w:r w:rsidRPr="00312F7D">
        <w:rPr>
          <w:i/>
        </w:rPr>
        <w:t>Manchester City’s passing network vs. Tottenham</w:t>
      </w:r>
      <w:r w:rsidRPr="00312F7D">
        <w:t xml:space="preserve">. Total Football Analysis; Available from: </w:t>
      </w:r>
      <w:hyperlink r:id="rId26" w:history="1">
        <w:r w:rsidRPr="00312F7D">
          <w:rPr>
            <w:rStyle w:val="Hyperlink"/>
          </w:rPr>
          <w:t>https://totalfootballanalysis.com/article/manchester-citys-passing-network-vs-tottenham</w:t>
        </w:r>
      </w:hyperlink>
      <w:r w:rsidRPr="00312F7D">
        <w:t>.</w:t>
      </w:r>
    </w:p>
    <w:p w14:paraId="7594C902" w14:textId="30FCEBAA" w:rsidR="001A6817" w:rsidRPr="00E24123" w:rsidRDefault="00E60DBF" w:rsidP="009C0C96">
      <w:pPr>
        <w:pStyle w:val="ListParagraph"/>
        <w:jc w:val="both"/>
        <w:rPr>
          <w:rFonts w:cstheme="minorHAnsi"/>
        </w:rPr>
      </w:pPr>
      <w:r>
        <w:rPr>
          <w:rFonts w:cstheme="minorHAnsi"/>
        </w:rPr>
        <w:fldChar w:fldCharType="end"/>
      </w:r>
    </w:p>
    <w:sectPr w:rsidR="001A6817" w:rsidRPr="00E24123">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8BDE5C" w14:textId="77777777" w:rsidR="003D17D1" w:rsidRDefault="003D17D1" w:rsidP="00F04A34">
      <w:pPr>
        <w:spacing w:after="0" w:line="240" w:lineRule="auto"/>
      </w:pPr>
      <w:r>
        <w:separator/>
      </w:r>
    </w:p>
  </w:endnote>
  <w:endnote w:type="continuationSeparator" w:id="0">
    <w:p w14:paraId="204E2E43" w14:textId="77777777" w:rsidR="003D17D1" w:rsidRDefault="003D17D1" w:rsidP="00F04A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8378233"/>
      <w:docPartObj>
        <w:docPartGallery w:val="Page Numbers (Bottom of Page)"/>
        <w:docPartUnique/>
      </w:docPartObj>
    </w:sdtPr>
    <w:sdtEndPr/>
    <w:sdtContent>
      <w:sdt>
        <w:sdtPr>
          <w:id w:val="-1769616900"/>
          <w:docPartObj>
            <w:docPartGallery w:val="Page Numbers (Top of Page)"/>
            <w:docPartUnique/>
          </w:docPartObj>
        </w:sdtPr>
        <w:sdtEndPr/>
        <w:sdtContent>
          <w:p w14:paraId="1A0C2028" w14:textId="009C4F0E" w:rsidR="00F04A34" w:rsidRDefault="00F04A34">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3A54F0E8" w14:textId="77777777" w:rsidR="00F04A34" w:rsidRDefault="00F04A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6539CF" w14:textId="77777777" w:rsidR="003D17D1" w:rsidRDefault="003D17D1" w:rsidP="00F04A34">
      <w:pPr>
        <w:spacing w:after="0" w:line="240" w:lineRule="auto"/>
      </w:pPr>
      <w:r>
        <w:separator/>
      </w:r>
    </w:p>
  </w:footnote>
  <w:footnote w:type="continuationSeparator" w:id="0">
    <w:p w14:paraId="13059A2B" w14:textId="77777777" w:rsidR="003D17D1" w:rsidRDefault="003D17D1" w:rsidP="00F04A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61CF7"/>
    <w:multiLevelType w:val="multilevel"/>
    <w:tmpl w:val="EBC45E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4C4A7C"/>
    <w:multiLevelType w:val="hybridMultilevel"/>
    <w:tmpl w:val="73E2320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BF42EC"/>
    <w:multiLevelType w:val="hybridMultilevel"/>
    <w:tmpl w:val="3424D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9A105E"/>
    <w:multiLevelType w:val="hybridMultilevel"/>
    <w:tmpl w:val="24A63BC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2354A2E"/>
    <w:multiLevelType w:val="hybridMultilevel"/>
    <w:tmpl w:val="048E2DF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1F76F08"/>
    <w:multiLevelType w:val="multilevel"/>
    <w:tmpl w:val="AD3A3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926A4D"/>
    <w:multiLevelType w:val="hybridMultilevel"/>
    <w:tmpl w:val="138A1C76"/>
    <w:lvl w:ilvl="0" w:tplc="D09EC26A">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F814B4A"/>
    <w:multiLevelType w:val="hybridMultilevel"/>
    <w:tmpl w:val="048E2DF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5"/>
  </w:num>
  <w:num w:numId="3">
    <w:abstractNumId w:val="3"/>
  </w:num>
  <w:num w:numId="4">
    <w:abstractNumId w:val="4"/>
  </w:num>
  <w:num w:numId="5">
    <w:abstractNumId w:val="7"/>
  </w:num>
  <w:num w:numId="6">
    <w:abstractNumId w:val="2"/>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t00wwdcss9xqer50c5dd0ct0rerpxe2zed&quot;&gt;My EndNote Library-Converted&lt;record-ids&gt;&lt;item&gt;200&lt;/item&gt;&lt;item&gt;201&lt;/item&gt;&lt;item&gt;202&lt;/item&gt;&lt;item&gt;203&lt;/item&gt;&lt;item&gt;204&lt;/item&gt;&lt;item&gt;205&lt;/item&gt;&lt;item&gt;206&lt;/item&gt;&lt;/record-ids&gt;&lt;/item&gt;&lt;/Libraries&gt;"/>
  </w:docVars>
  <w:rsids>
    <w:rsidRoot w:val="003F652A"/>
    <w:rsid w:val="000611F8"/>
    <w:rsid w:val="000D1413"/>
    <w:rsid w:val="000E57B3"/>
    <w:rsid w:val="00123EDD"/>
    <w:rsid w:val="00182C14"/>
    <w:rsid w:val="00186AB1"/>
    <w:rsid w:val="001A0DE1"/>
    <w:rsid w:val="001A6817"/>
    <w:rsid w:val="001B40D5"/>
    <w:rsid w:val="001C470B"/>
    <w:rsid w:val="001F5D93"/>
    <w:rsid w:val="00236B40"/>
    <w:rsid w:val="002A3F87"/>
    <w:rsid w:val="00304A95"/>
    <w:rsid w:val="00312F7D"/>
    <w:rsid w:val="00354A31"/>
    <w:rsid w:val="0036481C"/>
    <w:rsid w:val="00374161"/>
    <w:rsid w:val="003D17D1"/>
    <w:rsid w:val="003F652A"/>
    <w:rsid w:val="004265A2"/>
    <w:rsid w:val="00457518"/>
    <w:rsid w:val="00467598"/>
    <w:rsid w:val="0047409C"/>
    <w:rsid w:val="005045C3"/>
    <w:rsid w:val="0052047F"/>
    <w:rsid w:val="005C7C7A"/>
    <w:rsid w:val="005D7E15"/>
    <w:rsid w:val="005E4388"/>
    <w:rsid w:val="00663998"/>
    <w:rsid w:val="0070469A"/>
    <w:rsid w:val="00714FC3"/>
    <w:rsid w:val="007156E1"/>
    <w:rsid w:val="00755D76"/>
    <w:rsid w:val="007C14A4"/>
    <w:rsid w:val="00801511"/>
    <w:rsid w:val="008369EE"/>
    <w:rsid w:val="008A21C6"/>
    <w:rsid w:val="008C6EB8"/>
    <w:rsid w:val="00943E15"/>
    <w:rsid w:val="009663E3"/>
    <w:rsid w:val="009C0C96"/>
    <w:rsid w:val="00A96CD0"/>
    <w:rsid w:val="00AC544E"/>
    <w:rsid w:val="00AE0A93"/>
    <w:rsid w:val="00B624A8"/>
    <w:rsid w:val="00B72113"/>
    <w:rsid w:val="00B75265"/>
    <w:rsid w:val="00BD3221"/>
    <w:rsid w:val="00C64F30"/>
    <w:rsid w:val="00CB50E9"/>
    <w:rsid w:val="00D77C82"/>
    <w:rsid w:val="00DA1733"/>
    <w:rsid w:val="00DC612D"/>
    <w:rsid w:val="00E20588"/>
    <w:rsid w:val="00E24123"/>
    <w:rsid w:val="00E55CC5"/>
    <w:rsid w:val="00E60DBF"/>
    <w:rsid w:val="00EB2307"/>
    <w:rsid w:val="00ED566B"/>
    <w:rsid w:val="00EF0679"/>
    <w:rsid w:val="00F04A34"/>
    <w:rsid w:val="00F5207E"/>
    <w:rsid w:val="00F841D0"/>
    <w:rsid w:val="00FD76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D6E4DF"/>
  <w15:chartTrackingRefBased/>
  <w15:docId w15:val="{6BD25C51-A8CE-40BD-96FA-258AC0D0F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1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2412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186AB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86AB1"/>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186AB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86AB1"/>
    <w:rPr>
      <w:b/>
      <w:bCs/>
    </w:rPr>
  </w:style>
  <w:style w:type="character" w:customStyle="1" w:styleId="Heading1Char">
    <w:name w:val="Heading 1 Char"/>
    <w:basedOn w:val="DefaultParagraphFont"/>
    <w:link w:val="Heading1"/>
    <w:uiPriority w:val="9"/>
    <w:rsid w:val="000611F8"/>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F04A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4A34"/>
  </w:style>
  <w:style w:type="paragraph" w:styleId="Footer">
    <w:name w:val="footer"/>
    <w:basedOn w:val="Normal"/>
    <w:link w:val="FooterChar"/>
    <w:uiPriority w:val="99"/>
    <w:unhideWhenUsed/>
    <w:rsid w:val="00F04A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4A34"/>
  </w:style>
  <w:style w:type="character" w:customStyle="1" w:styleId="Heading2Char">
    <w:name w:val="Heading 2 Char"/>
    <w:basedOn w:val="DefaultParagraphFont"/>
    <w:link w:val="Heading2"/>
    <w:uiPriority w:val="9"/>
    <w:rsid w:val="00E24123"/>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E2412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24123"/>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rsid w:val="00E24123"/>
    <w:pPr>
      <w:ind w:left="720"/>
      <w:contextualSpacing/>
    </w:pPr>
  </w:style>
  <w:style w:type="character" w:styleId="Hyperlink">
    <w:name w:val="Hyperlink"/>
    <w:basedOn w:val="DefaultParagraphFont"/>
    <w:uiPriority w:val="99"/>
    <w:unhideWhenUsed/>
    <w:rsid w:val="001A6817"/>
    <w:rPr>
      <w:color w:val="0563C1" w:themeColor="hyperlink"/>
      <w:u w:val="single"/>
    </w:rPr>
  </w:style>
  <w:style w:type="character" w:styleId="UnresolvedMention">
    <w:name w:val="Unresolved Mention"/>
    <w:basedOn w:val="DefaultParagraphFont"/>
    <w:uiPriority w:val="99"/>
    <w:semiHidden/>
    <w:unhideWhenUsed/>
    <w:rsid w:val="001A6817"/>
    <w:rPr>
      <w:color w:val="605E5C"/>
      <w:shd w:val="clear" w:color="auto" w:fill="E1DFDD"/>
    </w:rPr>
  </w:style>
  <w:style w:type="paragraph" w:styleId="TOCHeading">
    <w:name w:val="TOC Heading"/>
    <w:basedOn w:val="Heading1"/>
    <w:next w:val="Normal"/>
    <w:uiPriority w:val="39"/>
    <w:unhideWhenUsed/>
    <w:qFormat/>
    <w:rsid w:val="001F5D93"/>
    <w:pPr>
      <w:outlineLvl w:val="9"/>
    </w:pPr>
  </w:style>
  <w:style w:type="paragraph" w:styleId="TOC1">
    <w:name w:val="toc 1"/>
    <w:basedOn w:val="Normal"/>
    <w:next w:val="Normal"/>
    <w:autoRedefine/>
    <w:uiPriority w:val="39"/>
    <w:unhideWhenUsed/>
    <w:rsid w:val="001F5D93"/>
    <w:pPr>
      <w:spacing w:after="100"/>
    </w:pPr>
  </w:style>
  <w:style w:type="paragraph" w:styleId="TOC2">
    <w:name w:val="toc 2"/>
    <w:basedOn w:val="Normal"/>
    <w:next w:val="Normal"/>
    <w:autoRedefine/>
    <w:uiPriority w:val="39"/>
    <w:unhideWhenUsed/>
    <w:rsid w:val="001F5D93"/>
    <w:pPr>
      <w:spacing w:after="100"/>
      <w:ind w:left="220"/>
    </w:pPr>
  </w:style>
  <w:style w:type="paragraph" w:styleId="Subtitle">
    <w:name w:val="Subtitle"/>
    <w:basedOn w:val="Normal"/>
    <w:next w:val="Normal"/>
    <w:link w:val="SubtitleChar"/>
    <w:uiPriority w:val="11"/>
    <w:qFormat/>
    <w:rsid w:val="001F5D93"/>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F5D93"/>
    <w:rPr>
      <w:rFonts w:eastAsiaTheme="minorEastAsia"/>
      <w:color w:val="5A5A5A" w:themeColor="text1" w:themeTint="A5"/>
      <w:spacing w:val="15"/>
    </w:rPr>
  </w:style>
  <w:style w:type="paragraph" w:customStyle="1" w:styleId="EndNoteBibliographyTitle">
    <w:name w:val="EndNote Bibliography Title"/>
    <w:basedOn w:val="Normal"/>
    <w:link w:val="EndNoteBibliographyTitleChar"/>
    <w:rsid w:val="00E60DBF"/>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E60DBF"/>
  </w:style>
  <w:style w:type="character" w:customStyle="1" w:styleId="EndNoteBibliographyTitleChar">
    <w:name w:val="EndNote Bibliography Title Char"/>
    <w:basedOn w:val="ListParagraphChar"/>
    <w:link w:val="EndNoteBibliographyTitle"/>
    <w:rsid w:val="00E60DBF"/>
    <w:rPr>
      <w:rFonts w:ascii="Calibri" w:hAnsi="Calibri" w:cs="Calibri"/>
      <w:noProof/>
    </w:rPr>
  </w:style>
  <w:style w:type="paragraph" w:customStyle="1" w:styleId="EndNoteBibliography">
    <w:name w:val="EndNote Bibliography"/>
    <w:basedOn w:val="Normal"/>
    <w:link w:val="EndNoteBibliographyChar"/>
    <w:rsid w:val="00E60DBF"/>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E60DBF"/>
    <w:rPr>
      <w:rFonts w:ascii="Calibri" w:hAnsi="Calibri" w:cs="Calibri"/>
      <w:noProof/>
    </w:rPr>
  </w:style>
  <w:style w:type="character" w:styleId="FollowedHyperlink">
    <w:name w:val="FollowedHyperlink"/>
    <w:basedOn w:val="DefaultParagraphFont"/>
    <w:uiPriority w:val="99"/>
    <w:semiHidden/>
    <w:unhideWhenUsed/>
    <w:rsid w:val="00801511"/>
    <w:rPr>
      <w:color w:val="954F72" w:themeColor="followedHyperlink"/>
      <w:u w:val="single"/>
    </w:rPr>
  </w:style>
  <w:style w:type="paragraph" w:styleId="Caption">
    <w:name w:val="caption"/>
    <w:basedOn w:val="Normal"/>
    <w:next w:val="Normal"/>
    <w:uiPriority w:val="35"/>
    <w:unhideWhenUsed/>
    <w:qFormat/>
    <w:rsid w:val="00DC612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376247">
      <w:bodyDiv w:val="1"/>
      <w:marLeft w:val="0"/>
      <w:marRight w:val="0"/>
      <w:marTop w:val="0"/>
      <w:marBottom w:val="0"/>
      <w:divBdr>
        <w:top w:val="none" w:sz="0" w:space="0" w:color="auto"/>
        <w:left w:val="none" w:sz="0" w:space="0" w:color="auto"/>
        <w:bottom w:val="none" w:sz="0" w:space="0" w:color="auto"/>
        <w:right w:val="none" w:sz="0" w:space="0" w:color="auto"/>
      </w:divBdr>
    </w:div>
    <w:div w:id="1282759941">
      <w:bodyDiv w:val="1"/>
      <w:marLeft w:val="0"/>
      <w:marRight w:val="0"/>
      <w:marTop w:val="0"/>
      <w:marBottom w:val="0"/>
      <w:divBdr>
        <w:top w:val="none" w:sz="0" w:space="0" w:color="auto"/>
        <w:left w:val="none" w:sz="0" w:space="0" w:color="auto"/>
        <w:bottom w:val="none" w:sz="0" w:space="0" w:color="auto"/>
        <w:right w:val="none" w:sz="0" w:space="0" w:color="auto"/>
      </w:divBdr>
    </w:div>
    <w:div w:id="1674381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totalfootballanalysis.com/article/manchester-citys-passing-network-vs-tottenham" TargetMode="External"/><Relationship Id="rId3" Type="http://schemas.openxmlformats.org/officeDocument/2006/relationships/styles" Target="styles.xml"/><Relationship Id="rId21" Type="http://schemas.openxmlformats.org/officeDocument/2006/relationships/hyperlink" Target="http://www.football-data.co.uk/"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statsbomb.com/"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github.com/statsbomb/open-data"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www.kaggle.com/slehkyi/football-transfers-2000-2018" TargetMode="Externa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datahub.io/sports-data/english-premier-league" TargetMode="External"/><Relationship Id="rId27"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ark\Downloads\top250-00-19.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op250-00-19.csv]Sheet1!PivotTable1</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1!$B$4:$B$6</c:f>
              <c:strCache>
                <c:ptCount val="1"/>
                <c:pt idx="0">
                  <c:v>2017-2018 - Attacking Midfield</c:v>
                </c:pt>
              </c:strCache>
            </c:strRef>
          </c:tx>
          <c:spPr>
            <a:solidFill>
              <a:schemeClr val="accent1"/>
            </a:solidFill>
            <a:ln>
              <a:noFill/>
            </a:ln>
            <a:effectLst/>
          </c:spPr>
          <c:invertIfNegative val="0"/>
          <c:cat>
            <c:strRef>
              <c:f>Sheet1!$A$7:$A$31</c:f>
              <c:strCache>
                <c:ptCount val="24"/>
                <c:pt idx="0">
                  <c:v>Arsenal</c:v>
                </c:pt>
                <c:pt idx="1">
                  <c:v>Bournemouth</c:v>
                </c:pt>
                <c:pt idx="2">
                  <c:v>Brighton</c:v>
                </c:pt>
                <c:pt idx="3">
                  <c:v>Burnley</c:v>
                </c:pt>
                <c:pt idx="4">
                  <c:v>Cardiff</c:v>
                </c:pt>
                <c:pt idx="5">
                  <c:v>Chelsea</c:v>
                </c:pt>
                <c:pt idx="6">
                  <c:v>Crystal Palace</c:v>
                </c:pt>
                <c:pt idx="7">
                  <c:v>Everton</c:v>
                </c:pt>
                <c:pt idx="8">
                  <c:v>Fulham</c:v>
                </c:pt>
                <c:pt idx="9">
                  <c:v>Huddersfield</c:v>
                </c:pt>
                <c:pt idx="10">
                  <c:v>Leicester</c:v>
                </c:pt>
                <c:pt idx="11">
                  <c:v>Liverpool</c:v>
                </c:pt>
                <c:pt idx="12">
                  <c:v>Man City</c:v>
                </c:pt>
                <c:pt idx="13">
                  <c:v>Man Utd</c:v>
                </c:pt>
                <c:pt idx="14">
                  <c:v>Newcastle</c:v>
                </c:pt>
                <c:pt idx="15">
                  <c:v>Pyramids FC</c:v>
                </c:pt>
                <c:pt idx="16">
                  <c:v>Southampton</c:v>
                </c:pt>
                <c:pt idx="17">
                  <c:v>Spurs</c:v>
                </c:pt>
                <c:pt idx="18">
                  <c:v>Stoke City</c:v>
                </c:pt>
                <c:pt idx="19">
                  <c:v>Swansea</c:v>
                </c:pt>
                <c:pt idx="20">
                  <c:v>Watford</c:v>
                </c:pt>
                <c:pt idx="21">
                  <c:v>West Brom</c:v>
                </c:pt>
                <c:pt idx="22">
                  <c:v>West Ham</c:v>
                </c:pt>
                <c:pt idx="23">
                  <c:v>Wolves</c:v>
                </c:pt>
              </c:strCache>
            </c:strRef>
          </c:cat>
          <c:val>
            <c:numRef>
              <c:f>Sheet1!$B$7:$B$31</c:f>
              <c:numCache>
                <c:formatCode>General</c:formatCode>
                <c:ptCount val="24"/>
                <c:pt idx="5">
                  <c:v>16900000</c:v>
                </c:pt>
                <c:pt idx="7">
                  <c:v>87200000</c:v>
                </c:pt>
                <c:pt idx="9">
                  <c:v>12350000</c:v>
                </c:pt>
              </c:numCache>
            </c:numRef>
          </c:val>
          <c:extLst>
            <c:ext xmlns:c16="http://schemas.microsoft.com/office/drawing/2014/chart" uri="{C3380CC4-5D6E-409C-BE32-E72D297353CC}">
              <c16:uniqueId val="{00000000-A460-46B5-A2D3-B9F49080D53E}"/>
            </c:ext>
          </c:extLst>
        </c:ser>
        <c:ser>
          <c:idx val="1"/>
          <c:order val="1"/>
          <c:tx>
            <c:strRef>
              <c:f>Sheet1!$C$4:$C$6</c:f>
              <c:strCache>
                <c:ptCount val="1"/>
                <c:pt idx="0">
                  <c:v>2017-2018 - Central Midfield</c:v>
                </c:pt>
              </c:strCache>
            </c:strRef>
          </c:tx>
          <c:spPr>
            <a:solidFill>
              <a:schemeClr val="accent2"/>
            </a:solidFill>
            <a:ln>
              <a:noFill/>
            </a:ln>
            <a:effectLst/>
          </c:spPr>
          <c:invertIfNegative val="0"/>
          <c:cat>
            <c:strRef>
              <c:f>Sheet1!$A$7:$A$31</c:f>
              <c:strCache>
                <c:ptCount val="24"/>
                <c:pt idx="0">
                  <c:v>Arsenal</c:v>
                </c:pt>
                <c:pt idx="1">
                  <c:v>Bournemouth</c:v>
                </c:pt>
                <c:pt idx="2">
                  <c:v>Brighton</c:v>
                </c:pt>
                <c:pt idx="3">
                  <c:v>Burnley</c:v>
                </c:pt>
                <c:pt idx="4">
                  <c:v>Cardiff</c:v>
                </c:pt>
                <c:pt idx="5">
                  <c:v>Chelsea</c:v>
                </c:pt>
                <c:pt idx="6">
                  <c:v>Crystal Palace</c:v>
                </c:pt>
                <c:pt idx="7">
                  <c:v>Everton</c:v>
                </c:pt>
                <c:pt idx="8">
                  <c:v>Fulham</c:v>
                </c:pt>
                <c:pt idx="9">
                  <c:v>Huddersfield</c:v>
                </c:pt>
                <c:pt idx="10">
                  <c:v>Leicester</c:v>
                </c:pt>
                <c:pt idx="11">
                  <c:v>Liverpool</c:v>
                </c:pt>
                <c:pt idx="12">
                  <c:v>Man City</c:v>
                </c:pt>
                <c:pt idx="13">
                  <c:v>Man Utd</c:v>
                </c:pt>
                <c:pt idx="14">
                  <c:v>Newcastle</c:v>
                </c:pt>
                <c:pt idx="15">
                  <c:v>Pyramids FC</c:v>
                </c:pt>
                <c:pt idx="16">
                  <c:v>Southampton</c:v>
                </c:pt>
                <c:pt idx="17">
                  <c:v>Spurs</c:v>
                </c:pt>
                <c:pt idx="18">
                  <c:v>Stoke City</c:v>
                </c:pt>
                <c:pt idx="19">
                  <c:v>Swansea</c:v>
                </c:pt>
                <c:pt idx="20">
                  <c:v>Watford</c:v>
                </c:pt>
                <c:pt idx="21">
                  <c:v>West Brom</c:v>
                </c:pt>
                <c:pt idx="22">
                  <c:v>West Ham</c:v>
                </c:pt>
                <c:pt idx="23">
                  <c:v>Wolves</c:v>
                </c:pt>
              </c:strCache>
            </c:strRef>
          </c:cat>
          <c:val>
            <c:numRef>
              <c:f>Sheet1!$C$7:$C$31</c:f>
              <c:numCache>
                <c:formatCode>General</c:formatCode>
                <c:ptCount val="24"/>
                <c:pt idx="2">
                  <c:v>13000000</c:v>
                </c:pt>
                <c:pt idx="5">
                  <c:v>37900000</c:v>
                </c:pt>
                <c:pt idx="9">
                  <c:v>9100000</c:v>
                </c:pt>
                <c:pt idx="10">
                  <c:v>24500000</c:v>
                </c:pt>
                <c:pt idx="12">
                  <c:v>12000000</c:v>
                </c:pt>
                <c:pt idx="18">
                  <c:v>16000000</c:v>
                </c:pt>
                <c:pt idx="19">
                  <c:v>12500000</c:v>
                </c:pt>
                <c:pt idx="20">
                  <c:v>18400000</c:v>
                </c:pt>
              </c:numCache>
            </c:numRef>
          </c:val>
          <c:extLst>
            <c:ext xmlns:c16="http://schemas.microsoft.com/office/drawing/2014/chart" uri="{C3380CC4-5D6E-409C-BE32-E72D297353CC}">
              <c16:uniqueId val="{00000001-A460-46B5-A2D3-B9F49080D53E}"/>
            </c:ext>
          </c:extLst>
        </c:ser>
        <c:ser>
          <c:idx val="2"/>
          <c:order val="2"/>
          <c:tx>
            <c:strRef>
              <c:f>Sheet1!$D$4:$D$6</c:f>
              <c:strCache>
                <c:ptCount val="1"/>
                <c:pt idx="0">
                  <c:v>2017-2018 - Centre-Back</c:v>
                </c:pt>
              </c:strCache>
            </c:strRef>
          </c:tx>
          <c:spPr>
            <a:solidFill>
              <a:schemeClr val="accent3"/>
            </a:solidFill>
            <a:ln>
              <a:noFill/>
            </a:ln>
            <a:effectLst/>
          </c:spPr>
          <c:invertIfNegative val="0"/>
          <c:cat>
            <c:strRef>
              <c:f>Sheet1!$A$7:$A$31</c:f>
              <c:strCache>
                <c:ptCount val="24"/>
                <c:pt idx="0">
                  <c:v>Arsenal</c:v>
                </c:pt>
                <c:pt idx="1">
                  <c:v>Bournemouth</c:v>
                </c:pt>
                <c:pt idx="2">
                  <c:v>Brighton</c:v>
                </c:pt>
                <c:pt idx="3">
                  <c:v>Burnley</c:v>
                </c:pt>
                <c:pt idx="4">
                  <c:v>Cardiff</c:v>
                </c:pt>
                <c:pt idx="5">
                  <c:v>Chelsea</c:v>
                </c:pt>
                <c:pt idx="6">
                  <c:v>Crystal Palace</c:v>
                </c:pt>
                <c:pt idx="7">
                  <c:v>Everton</c:v>
                </c:pt>
                <c:pt idx="8">
                  <c:v>Fulham</c:v>
                </c:pt>
                <c:pt idx="9">
                  <c:v>Huddersfield</c:v>
                </c:pt>
                <c:pt idx="10">
                  <c:v>Leicester</c:v>
                </c:pt>
                <c:pt idx="11">
                  <c:v>Liverpool</c:v>
                </c:pt>
                <c:pt idx="12">
                  <c:v>Man City</c:v>
                </c:pt>
                <c:pt idx="13">
                  <c:v>Man Utd</c:v>
                </c:pt>
                <c:pt idx="14">
                  <c:v>Newcastle</c:v>
                </c:pt>
                <c:pt idx="15">
                  <c:v>Pyramids FC</c:v>
                </c:pt>
                <c:pt idx="16">
                  <c:v>Southampton</c:v>
                </c:pt>
                <c:pt idx="17">
                  <c:v>Spurs</c:v>
                </c:pt>
                <c:pt idx="18">
                  <c:v>Stoke City</c:v>
                </c:pt>
                <c:pt idx="19">
                  <c:v>Swansea</c:v>
                </c:pt>
                <c:pt idx="20">
                  <c:v>Watford</c:v>
                </c:pt>
                <c:pt idx="21">
                  <c:v>West Brom</c:v>
                </c:pt>
                <c:pt idx="22">
                  <c:v>West Ham</c:v>
                </c:pt>
                <c:pt idx="23">
                  <c:v>Wolves</c:v>
                </c:pt>
              </c:strCache>
            </c:strRef>
          </c:cat>
          <c:val>
            <c:numRef>
              <c:f>Sheet1!$D$7:$D$31</c:f>
              <c:numCache>
                <c:formatCode>General</c:formatCode>
                <c:ptCount val="24"/>
                <c:pt idx="1">
                  <c:v>22800000</c:v>
                </c:pt>
                <c:pt idx="5">
                  <c:v>35000000</c:v>
                </c:pt>
                <c:pt idx="6">
                  <c:v>37200000</c:v>
                </c:pt>
                <c:pt idx="7">
                  <c:v>28500000</c:v>
                </c:pt>
                <c:pt idx="10">
                  <c:v>13700000</c:v>
                </c:pt>
                <c:pt idx="11">
                  <c:v>78800000</c:v>
                </c:pt>
                <c:pt idx="12">
                  <c:v>65000000</c:v>
                </c:pt>
                <c:pt idx="13">
                  <c:v>35000000</c:v>
                </c:pt>
                <c:pt idx="14">
                  <c:v>10000000</c:v>
                </c:pt>
                <c:pt idx="16">
                  <c:v>16400000</c:v>
                </c:pt>
                <c:pt idx="17">
                  <c:v>53000000</c:v>
                </c:pt>
                <c:pt idx="18">
                  <c:v>27100000</c:v>
                </c:pt>
              </c:numCache>
            </c:numRef>
          </c:val>
          <c:extLst>
            <c:ext xmlns:c16="http://schemas.microsoft.com/office/drawing/2014/chart" uri="{C3380CC4-5D6E-409C-BE32-E72D297353CC}">
              <c16:uniqueId val="{00000002-A460-46B5-A2D3-B9F49080D53E}"/>
            </c:ext>
          </c:extLst>
        </c:ser>
        <c:ser>
          <c:idx val="3"/>
          <c:order val="3"/>
          <c:tx>
            <c:strRef>
              <c:f>Sheet1!$E$4:$E$6</c:f>
              <c:strCache>
                <c:ptCount val="1"/>
                <c:pt idx="0">
                  <c:v>2017-2018 - Centre-Forward</c:v>
                </c:pt>
              </c:strCache>
            </c:strRef>
          </c:tx>
          <c:spPr>
            <a:solidFill>
              <a:schemeClr val="accent4"/>
            </a:solidFill>
            <a:ln>
              <a:noFill/>
            </a:ln>
            <a:effectLst/>
          </c:spPr>
          <c:invertIfNegative val="0"/>
          <c:cat>
            <c:strRef>
              <c:f>Sheet1!$A$7:$A$31</c:f>
              <c:strCache>
                <c:ptCount val="24"/>
                <c:pt idx="0">
                  <c:v>Arsenal</c:v>
                </c:pt>
                <c:pt idx="1">
                  <c:v>Bournemouth</c:v>
                </c:pt>
                <c:pt idx="2">
                  <c:v>Brighton</c:v>
                </c:pt>
                <c:pt idx="3">
                  <c:v>Burnley</c:v>
                </c:pt>
                <c:pt idx="4">
                  <c:v>Cardiff</c:v>
                </c:pt>
                <c:pt idx="5">
                  <c:v>Chelsea</c:v>
                </c:pt>
                <c:pt idx="6">
                  <c:v>Crystal Palace</c:v>
                </c:pt>
                <c:pt idx="7">
                  <c:v>Everton</c:v>
                </c:pt>
                <c:pt idx="8">
                  <c:v>Fulham</c:v>
                </c:pt>
                <c:pt idx="9">
                  <c:v>Huddersfield</c:v>
                </c:pt>
                <c:pt idx="10">
                  <c:v>Leicester</c:v>
                </c:pt>
                <c:pt idx="11">
                  <c:v>Liverpool</c:v>
                </c:pt>
                <c:pt idx="12">
                  <c:v>Man City</c:v>
                </c:pt>
                <c:pt idx="13">
                  <c:v>Man Utd</c:v>
                </c:pt>
                <c:pt idx="14">
                  <c:v>Newcastle</c:v>
                </c:pt>
                <c:pt idx="15">
                  <c:v>Pyramids FC</c:v>
                </c:pt>
                <c:pt idx="16">
                  <c:v>Southampton</c:v>
                </c:pt>
                <c:pt idx="17">
                  <c:v>Spurs</c:v>
                </c:pt>
                <c:pt idx="18">
                  <c:v>Stoke City</c:v>
                </c:pt>
                <c:pt idx="19">
                  <c:v>Swansea</c:v>
                </c:pt>
                <c:pt idx="20">
                  <c:v>Watford</c:v>
                </c:pt>
                <c:pt idx="21">
                  <c:v>West Brom</c:v>
                </c:pt>
                <c:pt idx="22">
                  <c:v>West Ham</c:v>
                </c:pt>
                <c:pt idx="23">
                  <c:v>Wolves</c:v>
                </c:pt>
              </c:strCache>
            </c:strRef>
          </c:cat>
          <c:val>
            <c:numRef>
              <c:f>Sheet1!$E$7:$E$31</c:f>
              <c:numCache>
                <c:formatCode>General</c:formatCode>
                <c:ptCount val="24"/>
                <c:pt idx="0">
                  <c:v>116750000</c:v>
                </c:pt>
                <c:pt idx="2">
                  <c:v>17000000</c:v>
                </c:pt>
                <c:pt idx="3">
                  <c:v>16400000</c:v>
                </c:pt>
                <c:pt idx="5">
                  <c:v>83000000</c:v>
                </c:pt>
                <c:pt idx="6">
                  <c:v>7800000</c:v>
                </c:pt>
                <c:pt idx="7">
                  <c:v>22500000</c:v>
                </c:pt>
                <c:pt idx="9">
                  <c:v>13000000</c:v>
                </c:pt>
                <c:pt idx="10">
                  <c:v>27700000</c:v>
                </c:pt>
                <c:pt idx="13">
                  <c:v>84700000</c:v>
                </c:pt>
                <c:pt idx="16">
                  <c:v>22000000</c:v>
                </c:pt>
                <c:pt idx="17">
                  <c:v>15100000</c:v>
                </c:pt>
                <c:pt idx="19">
                  <c:v>13000000</c:v>
                </c:pt>
                <c:pt idx="20">
                  <c:v>20400000</c:v>
                </c:pt>
                <c:pt idx="21">
                  <c:v>20900000</c:v>
                </c:pt>
                <c:pt idx="22">
                  <c:v>28000000</c:v>
                </c:pt>
              </c:numCache>
            </c:numRef>
          </c:val>
          <c:extLst>
            <c:ext xmlns:c16="http://schemas.microsoft.com/office/drawing/2014/chart" uri="{C3380CC4-5D6E-409C-BE32-E72D297353CC}">
              <c16:uniqueId val="{00000003-A460-46B5-A2D3-B9F49080D53E}"/>
            </c:ext>
          </c:extLst>
        </c:ser>
        <c:ser>
          <c:idx val="4"/>
          <c:order val="4"/>
          <c:tx>
            <c:strRef>
              <c:f>Sheet1!$F$4:$F$6</c:f>
              <c:strCache>
                <c:ptCount val="1"/>
                <c:pt idx="0">
                  <c:v>2017-2018 - Defensive Midfield</c:v>
                </c:pt>
              </c:strCache>
            </c:strRef>
          </c:tx>
          <c:spPr>
            <a:solidFill>
              <a:schemeClr val="accent5"/>
            </a:solidFill>
            <a:ln>
              <a:noFill/>
            </a:ln>
            <a:effectLst/>
          </c:spPr>
          <c:invertIfNegative val="0"/>
          <c:cat>
            <c:strRef>
              <c:f>Sheet1!$A$7:$A$31</c:f>
              <c:strCache>
                <c:ptCount val="24"/>
                <c:pt idx="0">
                  <c:v>Arsenal</c:v>
                </c:pt>
                <c:pt idx="1">
                  <c:v>Bournemouth</c:v>
                </c:pt>
                <c:pt idx="2">
                  <c:v>Brighton</c:v>
                </c:pt>
                <c:pt idx="3">
                  <c:v>Burnley</c:v>
                </c:pt>
                <c:pt idx="4">
                  <c:v>Cardiff</c:v>
                </c:pt>
                <c:pt idx="5">
                  <c:v>Chelsea</c:v>
                </c:pt>
                <c:pt idx="6">
                  <c:v>Crystal Palace</c:v>
                </c:pt>
                <c:pt idx="7">
                  <c:v>Everton</c:v>
                </c:pt>
                <c:pt idx="8">
                  <c:v>Fulham</c:v>
                </c:pt>
                <c:pt idx="9">
                  <c:v>Huddersfield</c:v>
                </c:pt>
                <c:pt idx="10">
                  <c:v>Leicester</c:v>
                </c:pt>
                <c:pt idx="11">
                  <c:v>Liverpool</c:v>
                </c:pt>
                <c:pt idx="12">
                  <c:v>Man City</c:v>
                </c:pt>
                <c:pt idx="13">
                  <c:v>Man Utd</c:v>
                </c:pt>
                <c:pt idx="14">
                  <c:v>Newcastle</c:v>
                </c:pt>
                <c:pt idx="15">
                  <c:v>Pyramids FC</c:v>
                </c:pt>
                <c:pt idx="16">
                  <c:v>Southampton</c:v>
                </c:pt>
                <c:pt idx="17">
                  <c:v>Spurs</c:v>
                </c:pt>
                <c:pt idx="18">
                  <c:v>Stoke City</c:v>
                </c:pt>
                <c:pt idx="19">
                  <c:v>Swansea</c:v>
                </c:pt>
                <c:pt idx="20">
                  <c:v>Watford</c:v>
                </c:pt>
                <c:pt idx="21">
                  <c:v>West Brom</c:v>
                </c:pt>
                <c:pt idx="22">
                  <c:v>West Ham</c:v>
                </c:pt>
                <c:pt idx="23">
                  <c:v>Wolves</c:v>
                </c:pt>
              </c:strCache>
            </c:strRef>
          </c:cat>
          <c:val>
            <c:numRef>
              <c:f>Sheet1!$F$7:$F$31</c:f>
              <c:numCache>
                <c:formatCode>General</c:formatCode>
                <c:ptCount val="24"/>
                <c:pt idx="3">
                  <c:v>9100000</c:v>
                </c:pt>
                <c:pt idx="5">
                  <c:v>40000000</c:v>
                </c:pt>
                <c:pt idx="10">
                  <c:v>15000000</c:v>
                </c:pt>
                <c:pt idx="13">
                  <c:v>44700000</c:v>
                </c:pt>
                <c:pt idx="16">
                  <c:v>17000000</c:v>
                </c:pt>
              </c:numCache>
            </c:numRef>
          </c:val>
          <c:extLst>
            <c:ext xmlns:c16="http://schemas.microsoft.com/office/drawing/2014/chart" uri="{C3380CC4-5D6E-409C-BE32-E72D297353CC}">
              <c16:uniqueId val="{00000004-A460-46B5-A2D3-B9F49080D53E}"/>
            </c:ext>
          </c:extLst>
        </c:ser>
        <c:ser>
          <c:idx val="5"/>
          <c:order val="5"/>
          <c:tx>
            <c:strRef>
              <c:f>Sheet1!$G$4:$G$6</c:f>
              <c:strCache>
                <c:ptCount val="1"/>
                <c:pt idx="0">
                  <c:v>2017-2018 - Goalkeeper</c:v>
                </c:pt>
              </c:strCache>
            </c:strRef>
          </c:tx>
          <c:spPr>
            <a:solidFill>
              <a:schemeClr val="accent6"/>
            </a:solidFill>
            <a:ln>
              <a:noFill/>
            </a:ln>
            <a:effectLst/>
          </c:spPr>
          <c:invertIfNegative val="0"/>
          <c:cat>
            <c:strRef>
              <c:f>Sheet1!$A$7:$A$31</c:f>
              <c:strCache>
                <c:ptCount val="24"/>
                <c:pt idx="0">
                  <c:v>Arsenal</c:v>
                </c:pt>
                <c:pt idx="1">
                  <c:v>Bournemouth</c:v>
                </c:pt>
                <c:pt idx="2">
                  <c:v>Brighton</c:v>
                </c:pt>
                <c:pt idx="3">
                  <c:v>Burnley</c:v>
                </c:pt>
                <c:pt idx="4">
                  <c:v>Cardiff</c:v>
                </c:pt>
                <c:pt idx="5">
                  <c:v>Chelsea</c:v>
                </c:pt>
                <c:pt idx="6">
                  <c:v>Crystal Palace</c:v>
                </c:pt>
                <c:pt idx="7">
                  <c:v>Everton</c:v>
                </c:pt>
                <c:pt idx="8">
                  <c:v>Fulham</c:v>
                </c:pt>
                <c:pt idx="9">
                  <c:v>Huddersfield</c:v>
                </c:pt>
                <c:pt idx="10">
                  <c:v>Leicester</c:v>
                </c:pt>
                <c:pt idx="11">
                  <c:v>Liverpool</c:v>
                </c:pt>
                <c:pt idx="12">
                  <c:v>Man City</c:v>
                </c:pt>
                <c:pt idx="13">
                  <c:v>Man Utd</c:v>
                </c:pt>
                <c:pt idx="14">
                  <c:v>Newcastle</c:v>
                </c:pt>
                <c:pt idx="15">
                  <c:v>Pyramids FC</c:v>
                </c:pt>
                <c:pt idx="16">
                  <c:v>Southampton</c:v>
                </c:pt>
                <c:pt idx="17">
                  <c:v>Spurs</c:v>
                </c:pt>
                <c:pt idx="18">
                  <c:v>Stoke City</c:v>
                </c:pt>
                <c:pt idx="19">
                  <c:v>Swansea</c:v>
                </c:pt>
                <c:pt idx="20">
                  <c:v>Watford</c:v>
                </c:pt>
                <c:pt idx="21">
                  <c:v>West Brom</c:v>
                </c:pt>
                <c:pt idx="22">
                  <c:v>West Ham</c:v>
                </c:pt>
                <c:pt idx="23">
                  <c:v>Wolves</c:v>
                </c:pt>
              </c:strCache>
            </c:strRef>
          </c:cat>
          <c:val>
            <c:numRef>
              <c:f>Sheet1!$G$7:$G$31</c:f>
              <c:numCache>
                <c:formatCode>General</c:formatCode>
                <c:ptCount val="24"/>
                <c:pt idx="1">
                  <c:v>11500000</c:v>
                </c:pt>
                <c:pt idx="7">
                  <c:v>28500000</c:v>
                </c:pt>
                <c:pt idx="12">
                  <c:v>40000000</c:v>
                </c:pt>
              </c:numCache>
            </c:numRef>
          </c:val>
          <c:extLst>
            <c:ext xmlns:c16="http://schemas.microsoft.com/office/drawing/2014/chart" uri="{C3380CC4-5D6E-409C-BE32-E72D297353CC}">
              <c16:uniqueId val="{00000005-A460-46B5-A2D3-B9F49080D53E}"/>
            </c:ext>
          </c:extLst>
        </c:ser>
        <c:ser>
          <c:idx val="6"/>
          <c:order val="6"/>
          <c:tx>
            <c:strRef>
              <c:f>Sheet1!$H$4:$H$6</c:f>
              <c:strCache>
                <c:ptCount val="1"/>
                <c:pt idx="0">
                  <c:v>2017-2018 - Left Midfield</c:v>
                </c:pt>
              </c:strCache>
            </c:strRef>
          </c:tx>
          <c:spPr>
            <a:solidFill>
              <a:schemeClr val="accent1">
                <a:lumMod val="60000"/>
              </a:schemeClr>
            </a:solidFill>
            <a:ln>
              <a:noFill/>
            </a:ln>
            <a:effectLst/>
          </c:spPr>
          <c:invertIfNegative val="0"/>
          <c:cat>
            <c:strRef>
              <c:f>Sheet1!$A$7:$A$31</c:f>
              <c:strCache>
                <c:ptCount val="24"/>
                <c:pt idx="0">
                  <c:v>Arsenal</c:v>
                </c:pt>
                <c:pt idx="1">
                  <c:v>Bournemouth</c:v>
                </c:pt>
                <c:pt idx="2">
                  <c:v>Brighton</c:v>
                </c:pt>
                <c:pt idx="3">
                  <c:v>Burnley</c:v>
                </c:pt>
                <c:pt idx="4">
                  <c:v>Cardiff</c:v>
                </c:pt>
                <c:pt idx="5">
                  <c:v>Chelsea</c:v>
                </c:pt>
                <c:pt idx="6">
                  <c:v>Crystal Palace</c:v>
                </c:pt>
                <c:pt idx="7">
                  <c:v>Everton</c:v>
                </c:pt>
                <c:pt idx="8">
                  <c:v>Fulham</c:v>
                </c:pt>
                <c:pt idx="9">
                  <c:v>Huddersfield</c:v>
                </c:pt>
                <c:pt idx="10">
                  <c:v>Leicester</c:v>
                </c:pt>
                <c:pt idx="11">
                  <c:v>Liverpool</c:v>
                </c:pt>
                <c:pt idx="12">
                  <c:v>Man City</c:v>
                </c:pt>
                <c:pt idx="13">
                  <c:v>Man Utd</c:v>
                </c:pt>
                <c:pt idx="14">
                  <c:v>Newcastle</c:v>
                </c:pt>
                <c:pt idx="15">
                  <c:v>Pyramids FC</c:v>
                </c:pt>
                <c:pt idx="16">
                  <c:v>Southampton</c:v>
                </c:pt>
                <c:pt idx="17">
                  <c:v>Spurs</c:v>
                </c:pt>
                <c:pt idx="18">
                  <c:v>Stoke City</c:v>
                </c:pt>
                <c:pt idx="19">
                  <c:v>Swansea</c:v>
                </c:pt>
                <c:pt idx="20">
                  <c:v>Watford</c:v>
                </c:pt>
                <c:pt idx="21">
                  <c:v>West Brom</c:v>
                </c:pt>
                <c:pt idx="22">
                  <c:v>West Ham</c:v>
                </c:pt>
                <c:pt idx="23">
                  <c:v>Wolves</c:v>
                </c:pt>
              </c:strCache>
            </c:strRef>
          </c:cat>
          <c:val>
            <c:numRef>
              <c:f>Sheet1!$H$7:$H$31</c:f>
              <c:numCache>
                <c:formatCode>General</c:formatCode>
                <c:ptCount val="24"/>
                <c:pt idx="19">
                  <c:v>16300000</c:v>
                </c:pt>
              </c:numCache>
            </c:numRef>
          </c:val>
          <c:extLst>
            <c:ext xmlns:c16="http://schemas.microsoft.com/office/drawing/2014/chart" uri="{C3380CC4-5D6E-409C-BE32-E72D297353CC}">
              <c16:uniqueId val="{00000006-A460-46B5-A2D3-B9F49080D53E}"/>
            </c:ext>
          </c:extLst>
        </c:ser>
        <c:ser>
          <c:idx val="7"/>
          <c:order val="7"/>
          <c:tx>
            <c:strRef>
              <c:f>Sheet1!$I$4:$I$6</c:f>
              <c:strCache>
                <c:ptCount val="1"/>
                <c:pt idx="0">
                  <c:v>2017-2018 - Left Winger</c:v>
                </c:pt>
              </c:strCache>
            </c:strRef>
          </c:tx>
          <c:spPr>
            <a:solidFill>
              <a:schemeClr val="accent2">
                <a:lumMod val="60000"/>
              </a:schemeClr>
            </a:solidFill>
            <a:ln>
              <a:noFill/>
            </a:ln>
            <a:effectLst/>
          </c:spPr>
          <c:invertIfNegative val="0"/>
          <c:cat>
            <c:strRef>
              <c:f>Sheet1!$A$7:$A$31</c:f>
              <c:strCache>
                <c:ptCount val="24"/>
                <c:pt idx="0">
                  <c:v>Arsenal</c:v>
                </c:pt>
                <c:pt idx="1">
                  <c:v>Bournemouth</c:v>
                </c:pt>
                <c:pt idx="2">
                  <c:v>Brighton</c:v>
                </c:pt>
                <c:pt idx="3">
                  <c:v>Burnley</c:v>
                </c:pt>
                <c:pt idx="4">
                  <c:v>Cardiff</c:v>
                </c:pt>
                <c:pt idx="5">
                  <c:v>Chelsea</c:v>
                </c:pt>
                <c:pt idx="6">
                  <c:v>Crystal Palace</c:v>
                </c:pt>
                <c:pt idx="7">
                  <c:v>Everton</c:v>
                </c:pt>
                <c:pt idx="8">
                  <c:v>Fulham</c:v>
                </c:pt>
                <c:pt idx="9">
                  <c:v>Huddersfield</c:v>
                </c:pt>
                <c:pt idx="10">
                  <c:v>Leicester</c:v>
                </c:pt>
                <c:pt idx="11">
                  <c:v>Liverpool</c:v>
                </c:pt>
                <c:pt idx="12">
                  <c:v>Man City</c:v>
                </c:pt>
                <c:pt idx="13">
                  <c:v>Man Utd</c:v>
                </c:pt>
                <c:pt idx="14">
                  <c:v>Newcastle</c:v>
                </c:pt>
                <c:pt idx="15">
                  <c:v>Pyramids FC</c:v>
                </c:pt>
                <c:pt idx="16">
                  <c:v>Southampton</c:v>
                </c:pt>
                <c:pt idx="17">
                  <c:v>Spurs</c:v>
                </c:pt>
                <c:pt idx="18">
                  <c:v>Stoke City</c:v>
                </c:pt>
                <c:pt idx="19">
                  <c:v>Swansea</c:v>
                </c:pt>
                <c:pt idx="20">
                  <c:v>Watford</c:v>
                </c:pt>
                <c:pt idx="21">
                  <c:v>West Brom</c:v>
                </c:pt>
                <c:pt idx="22">
                  <c:v>West Ham</c:v>
                </c:pt>
                <c:pt idx="23">
                  <c:v>Wolves</c:v>
                </c:pt>
              </c:strCache>
            </c:strRef>
          </c:cat>
          <c:val>
            <c:numRef>
              <c:f>Sheet1!$I$7:$I$31</c:f>
              <c:numCache>
                <c:formatCode>General</c:formatCode>
                <c:ptCount val="24"/>
                <c:pt idx="2">
                  <c:v>15000000</c:v>
                </c:pt>
                <c:pt idx="7">
                  <c:v>8000000</c:v>
                </c:pt>
                <c:pt idx="14">
                  <c:v>7500000</c:v>
                </c:pt>
                <c:pt idx="19">
                  <c:v>22800000</c:v>
                </c:pt>
                <c:pt idx="20">
                  <c:v>12400000</c:v>
                </c:pt>
                <c:pt idx="22">
                  <c:v>22300000</c:v>
                </c:pt>
              </c:numCache>
            </c:numRef>
          </c:val>
          <c:extLst>
            <c:ext xmlns:c16="http://schemas.microsoft.com/office/drawing/2014/chart" uri="{C3380CC4-5D6E-409C-BE32-E72D297353CC}">
              <c16:uniqueId val="{00000007-A460-46B5-A2D3-B9F49080D53E}"/>
            </c:ext>
          </c:extLst>
        </c:ser>
        <c:ser>
          <c:idx val="8"/>
          <c:order val="8"/>
          <c:tx>
            <c:strRef>
              <c:f>Sheet1!$J$4:$J$6</c:f>
              <c:strCache>
                <c:ptCount val="1"/>
                <c:pt idx="0">
                  <c:v>2017-2018 - Left-Back</c:v>
                </c:pt>
              </c:strCache>
            </c:strRef>
          </c:tx>
          <c:spPr>
            <a:solidFill>
              <a:schemeClr val="accent3">
                <a:lumMod val="60000"/>
              </a:schemeClr>
            </a:solidFill>
            <a:ln>
              <a:noFill/>
            </a:ln>
            <a:effectLst/>
          </c:spPr>
          <c:invertIfNegative val="0"/>
          <c:cat>
            <c:strRef>
              <c:f>Sheet1!$A$7:$A$31</c:f>
              <c:strCache>
                <c:ptCount val="24"/>
                <c:pt idx="0">
                  <c:v>Arsenal</c:v>
                </c:pt>
                <c:pt idx="1">
                  <c:v>Bournemouth</c:v>
                </c:pt>
                <c:pt idx="2">
                  <c:v>Brighton</c:v>
                </c:pt>
                <c:pt idx="3">
                  <c:v>Burnley</c:v>
                </c:pt>
                <c:pt idx="4">
                  <c:v>Cardiff</c:v>
                </c:pt>
                <c:pt idx="5">
                  <c:v>Chelsea</c:v>
                </c:pt>
                <c:pt idx="6">
                  <c:v>Crystal Palace</c:v>
                </c:pt>
                <c:pt idx="7">
                  <c:v>Everton</c:v>
                </c:pt>
                <c:pt idx="8">
                  <c:v>Fulham</c:v>
                </c:pt>
                <c:pt idx="9">
                  <c:v>Huddersfield</c:v>
                </c:pt>
                <c:pt idx="10">
                  <c:v>Leicester</c:v>
                </c:pt>
                <c:pt idx="11">
                  <c:v>Liverpool</c:v>
                </c:pt>
                <c:pt idx="12">
                  <c:v>Man City</c:v>
                </c:pt>
                <c:pt idx="13">
                  <c:v>Man Utd</c:v>
                </c:pt>
                <c:pt idx="14">
                  <c:v>Newcastle</c:v>
                </c:pt>
                <c:pt idx="15">
                  <c:v>Pyramids FC</c:v>
                </c:pt>
                <c:pt idx="16">
                  <c:v>Southampton</c:v>
                </c:pt>
                <c:pt idx="17">
                  <c:v>Spurs</c:v>
                </c:pt>
                <c:pt idx="18">
                  <c:v>Stoke City</c:v>
                </c:pt>
                <c:pt idx="19">
                  <c:v>Swansea</c:v>
                </c:pt>
                <c:pt idx="20">
                  <c:v>Watford</c:v>
                </c:pt>
                <c:pt idx="21">
                  <c:v>West Brom</c:v>
                </c:pt>
                <c:pt idx="22">
                  <c:v>West Ham</c:v>
                </c:pt>
                <c:pt idx="23">
                  <c:v>Wolves</c:v>
                </c:pt>
              </c:strCache>
            </c:strRef>
          </c:cat>
          <c:val>
            <c:numRef>
              <c:f>Sheet1!$J$7:$J$31</c:f>
              <c:numCache>
                <c:formatCode>General</c:formatCode>
                <c:ptCount val="24"/>
                <c:pt idx="5">
                  <c:v>20000000</c:v>
                </c:pt>
                <c:pt idx="11">
                  <c:v>9000000</c:v>
                </c:pt>
                <c:pt idx="12">
                  <c:v>57500000</c:v>
                </c:pt>
                <c:pt idx="21">
                  <c:v>7500000</c:v>
                </c:pt>
              </c:numCache>
            </c:numRef>
          </c:val>
          <c:extLst>
            <c:ext xmlns:c16="http://schemas.microsoft.com/office/drawing/2014/chart" uri="{C3380CC4-5D6E-409C-BE32-E72D297353CC}">
              <c16:uniqueId val="{00000008-A460-46B5-A2D3-B9F49080D53E}"/>
            </c:ext>
          </c:extLst>
        </c:ser>
        <c:ser>
          <c:idx val="9"/>
          <c:order val="9"/>
          <c:tx>
            <c:strRef>
              <c:f>Sheet1!$K$4:$K$6</c:f>
              <c:strCache>
                <c:ptCount val="1"/>
                <c:pt idx="0">
                  <c:v>2017-2018 - Right Midfield</c:v>
                </c:pt>
              </c:strCache>
            </c:strRef>
          </c:tx>
          <c:spPr>
            <a:solidFill>
              <a:schemeClr val="accent4">
                <a:lumMod val="60000"/>
              </a:schemeClr>
            </a:solidFill>
            <a:ln>
              <a:noFill/>
            </a:ln>
            <a:effectLst/>
          </c:spPr>
          <c:invertIfNegative val="0"/>
          <c:cat>
            <c:strRef>
              <c:f>Sheet1!$A$7:$A$31</c:f>
              <c:strCache>
                <c:ptCount val="24"/>
                <c:pt idx="0">
                  <c:v>Arsenal</c:v>
                </c:pt>
                <c:pt idx="1">
                  <c:v>Bournemouth</c:v>
                </c:pt>
                <c:pt idx="2">
                  <c:v>Brighton</c:v>
                </c:pt>
                <c:pt idx="3">
                  <c:v>Burnley</c:v>
                </c:pt>
                <c:pt idx="4">
                  <c:v>Cardiff</c:v>
                </c:pt>
                <c:pt idx="5">
                  <c:v>Chelsea</c:v>
                </c:pt>
                <c:pt idx="6">
                  <c:v>Crystal Palace</c:v>
                </c:pt>
                <c:pt idx="7">
                  <c:v>Everton</c:v>
                </c:pt>
                <c:pt idx="8">
                  <c:v>Fulham</c:v>
                </c:pt>
                <c:pt idx="9">
                  <c:v>Huddersfield</c:v>
                </c:pt>
                <c:pt idx="10">
                  <c:v>Leicester</c:v>
                </c:pt>
                <c:pt idx="11">
                  <c:v>Liverpool</c:v>
                </c:pt>
                <c:pt idx="12">
                  <c:v>Man City</c:v>
                </c:pt>
                <c:pt idx="13">
                  <c:v>Man Utd</c:v>
                </c:pt>
                <c:pt idx="14">
                  <c:v>Newcastle</c:v>
                </c:pt>
                <c:pt idx="15">
                  <c:v>Pyramids FC</c:v>
                </c:pt>
                <c:pt idx="16">
                  <c:v>Southampton</c:v>
                </c:pt>
                <c:pt idx="17">
                  <c:v>Spurs</c:v>
                </c:pt>
                <c:pt idx="18">
                  <c:v>Stoke City</c:v>
                </c:pt>
                <c:pt idx="19">
                  <c:v>Swansea</c:v>
                </c:pt>
                <c:pt idx="20">
                  <c:v>Watford</c:v>
                </c:pt>
                <c:pt idx="21">
                  <c:v>West Brom</c:v>
                </c:pt>
                <c:pt idx="22">
                  <c:v>West Ham</c:v>
                </c:pt>
                <c:pt idx="23">
                  <c:v>Wolves</c:v>
                </c:pt>
              </c:strCache>
            </c:strRef>
          </c:cat>
          <c:val>
            <c:numRef>
              <c:f>Sheet1!$K$7:$K$31</c:f>
              <c:numCache>
                <c:formatCode>General</c:formatCode>
                <c:ptCount val="24"/>
                <c:pt idx="11">
                  <c:v>38000000</c:v>
                </c:pt>
              </c:numCache>
            </c:numRef>
          </c:val>
          <c:extLst>
            <c:ext xmlns:c16="http://schemas.microsoft.com/office/drawing/2014/chart" uri="{C3380CC4-5D6E-409C-BE32-E72D297353CC}">
              <c16:uniqueId val="{00000009-A460-46B5-A2D3-B9F49080D53E}"/>
            </c:ext>
          </c:extLst>
        </c:ser>
        <c:ser>
          <c:idx val="10"/>
          <c:order val="10"/>
          <c:tx>
            <c:strRef>
              <c:f>Sheet1!$L$4:$L$6</c:f>
              <c:strCache>
                <c:ptCount val="1"/>
                <c:pt idx="0">
                  <c:v>2017-2018 - Right Winger</c:v>
                </c:pt>
              </c:strCache>
            </c:strRef>
          </c:tx>
          <c:spPr>
            <a:solidFill>
              <a:schemeClr val="accent5">
                <a:lumMod val="60000"/>
              </a:schemeClr>
            </a:solidFill>
            <a:ln>
              <a:noFill/>
            </a:ln>
            <a:effectLst/>
          </c:spPr>
          <c:invertIfNegative val="0"/>
          <c:cat>
            <c:strRef>
              <c:f>Sheet1!$A$7:$A$31</c:f>
              <c:strCache>
                <c:ptCount val="24"/>
                <c:pt idx="0">
                  <c:v>Arsenal</c:v>
                </c:pt>
                <c:pt idx="1">
                  <c:v>Bournemouth</c:v>
                </c:pt>
                <c:pt idx="2">
                  <c:v>Brighton</c:v>
                </c:pt>
                <c:pt idx="3">
                  <c:v>Burnley</c:v>
                </c:pt>
                <c:pt idx="4">
                  <c:v>Cardiff</c:v>
                </c:pt>
                <c:pt idx="5">
                  <c:v>Chelsea</c:v>
                </c:pt>
                <c:pt idx="6">
                  <c:v>Crystal Palace</c:v>
                </c:pt>
                <c:pt idx="7">
                  <c:v>Everton</c:v>
                </c:pt>
                <c:pt idx="8">
                  <c:v>Fulham</c:v>
                </c:pt>
                <c:pt idx="9">
                  <c:v>Huddersfield</c:v>
                </c:pt>
                <c:pt idx="10">
                  <c:v>Leicester</c:v>
                </c:pt>
                <c:pt idx="11">
                  <c:v>Liverpool</c:v>
                </c:pt>
                <c:pt idx="12">
                  <c:v>Man City</c:v>
                </c:pt>
                <c:pt idx="13">
                  <c:v>Man Utd</c:v>
                </c:pt>
                <c:pt idx="14">
                  <c:v>Newcastle</c:v>
                </c:pt>
                <c:pt idx="15">
                  <c:v>Pyramids FC</c:v>
                </c:pt>
                <c:pt idx="16">
                  <c:v>Southampton</c:v>
                </c:pt>
                <c:pt idx="17">
                  <c:v>Spurs</c:v>
                </c:pt>
                <c:pt idx="18">
                  <c:v>Stoke City</c:v>
                </c:pt>
                <c:pt idx="19">
                  <c:v>Swansea</c:v>
                </c:pt>
                <c:pt idx="20">
                  <c:v>Watford</c:v>
                </c:pt>
                <c:pt idx="21">
                  <c:v>West Brom</c:v>
                </c:pt>
                <c:pt idx="22">
                  <c:v>West Ham</c:v>
                </c:pt>
                <c:pt idx="23">
                  <c:v>Wolves</c:v>
                </c:pt>
              </c:strCache>
            </c:strRef>
          </c:cat>
          <c:val>
            <c:numRef>
              <c:f>Sheet1!$L$7:$L$31</c:f>
              <c:numCache>
                <c:formatCode>General</c:formatCode>
                <c:ptCount val="24"/>
                <c:pt idx="7">
                  <c:v>22500000</c:v>
                </c:pt>
                <c:pt idx="9">
                  <c:v>9100000</c:v>
                </c:pt>
                <c:pt idx="11">
                  <c:v>42000000</c:v>
                </c:pt>
                <c:pt idx="12">
                  <c:v>50000000</c:v>
                </c:pt>
                <c:pt idx="14">
                  <c:v>11300000</c:v>
                </c:pt>
                <c:pt idx="17">
                  <c:v>28400000</c:v>
                </c:pt>
                <c:pt idx="21">
                  <c:v>15200000</c:v>
                </c:pt>
              </c:numCache>
            </c:numRef>
          </c:val>
          <c:extLst>
            <c:ext xmlns:c16="http://schemas.microsoft.com/office/drawing/2014/chart" uri="{C3380CC4-5D6E-409C-BE32-E72D297353CC}">
              <c16:uniqueId val="{0000000A-A460-46B5-A2D3-B9F49080D53E}"/>
            </c:ext>
          </c:extLst>
        </c:ser>
        <c:ser>
          <c:idx val="11"/>
          <c:order val="11"/>
          <c:tx>
            <c:strRef>
              <c:f>Sheet1!$M$4:$M$6</c:f>
              <c:strCache>
                <c:ptCount val="1"/>
                <c:pt idx="0">
                  <c:v>2017-2018 - Right-Back</c:v>
                </c:pt>
              </c:strCache>
            </c:strRef>
          </c:tx>
          <c:spPr>
            <a:solidFill>
              <a:schemeClr val="accent6">
                <a:lumMod val="60000"/>
              </a:schemeClr>
            </a:solidFill>
            <a:ln>
              <a:noFill/>
            </a:ln>
            <a:effectLst/>
          </c:spPr>
          <c:invertIfNegative val="0"/>
          <c:cat>
            <c:strRef>
              <c:f>Sheet1!$A$7:$A$31</c:f>
              <c:strCache>
                <c:ptCount val="24"/>
                <c:pt idx="0">
                  <c:v>Arsenal</c:v>
                </c:pt>
                <c:pt idx="1">
                  <c:v>Bournemouth</c:v>
                </c:pt>
                <c:pt idx="2">
                  <c:v>Brighton</c:v>
                </c:pt>
                <c:pt idx="3">
                  <c:v>Burnley</c:v>
                </c:pt>
                <c:pt idx="4">
                  <c:v>Cardiff</c:v>
                </c:pt>
                <c:pt idx="5">
                  <c:v>Chelsea</c:v>
                </c:pt>
                <c:pt idx="6">
                  <c:v>Crystal Palace</c:v>
                </c:pt>
                <c:pt idx="7">
                  <c:v>Everton</c:v>
                </c:pt>
                <c:pt idx="8">
                  <c:v>Fulham</c:v>
                </c:pt>
                <c:pt idx="9">
                  <c:v>Huddersfield</c:v>
                </c:pt>
                <c:pt idx="10">
                  <c:v>Leicester</c:v>
                </c:pt>
                <c:pt idx="11">
                  <c:v>Liverpool</c:v>
                </c:pt>
                <c:pt idx="12">
                  <c:v>Man City</c:v>
                </c:pt>
                <c:pt idx="13">
                  <c:v>Man Utd</c:v>
                </c:pt>
                <c:pt idx="14">
                  <c:v>Newcastle</c:v>
                </c:pt>
                <c:pt idx="15">
                  <c:v>Pyramids FC</c:v>
                </c:pt>
                <c:pt idx="16">
                  <c:v>Southampton</c:v>
                </c:pt>
                <c:pt idx="17">
                  <c:v>Spurs</c:v>
                </c:pt>
                <c:pt idx="18">
                  <c:v>Stoke City</c:v>
                </c:pt>
                <c:pt idx="19">
                  <c:v>Swansea</c:v>
                </c:pt>
                <c:pt idx="20">
                  <c:v>Watford</c:v>
                </c:pt>
                <c:pt idx="21">
                  <c:v>West Brom</c:v>
                </c:pt>
                <c:pt idx="22">
                  <c:v>West Ham</c:v>
                </c:pt>
                <c:pt idx="23">
                  <c:v>Wolves</c:v>
                </c:pt>
              </c:strCache>
            </c:strRef>
          </c:cat>
          <c:val>
            <c:numRef>
              <c:f>Sheet1!$M$7:$M$31</c:f>
              <c:numCache>
                <c:formatCode>General</c:formatCode>
                <c:ptCount val="24"/>
                <c:pt idx="5">
                  <c:v>25000000</c:v>
                </c:pt>
                <c:pt idx="12">
                  <c:v>82700000</c:v>
                </c:pt>
                <c:pt idx="17">
                  <c:v>25000000</c:v>
                </c:pt>
              </c:numCache>
            </c:numRef>
          </c:val>
          <c:extLst>
            <c:ext xmlns:c16="http://schemas.microsoft.com/office/drawing/2014/chart" uri="{C3380CC4-5D6E-409C-BE32-E72D297353CC}">
              <c16:uniqueId val="{0000000B-A460-46B5-A2D3-B9F49080D53E}"/>
            </c:ext>
          </c:extLst>
        </c:ser>
        <c:ser>
          <c:idx val="12"/>
          <c:order val="12"/>
          <c:tx>
            <c:strRef>
              <c:f>Sheet1!$O$4:$O$6</c:f>
              <c:strCache>
                <c:ptCount val="1"/>
                <c:pt idx="0">
                  <c:v>2018-2019 - Attacking Midfield</c:v>
                </c:pt>
              </c:strCache>
            </c:strRef>
          </c:tx>
          <c:spPr>
            <a:solidFill>
              <a:schemeClr val="accent1">
                <a:lumMod val="80000"/>
                <a:lumOff val="20000"/>
              </a:schemeClr>
            </a:solidFill>
            <a:ln>
              <a:noFill/>
            </a:ln>
            <a:effectLst/>
          </c:spPr>
          <c:invertIfNegative val="0"/>
          <c:cat>
            <c:strRef>
              <c:f>Sheet1!$A$7:$A$31</c:f>
              <c:strCache>
                <c:ptCount val="24"/>
                <c:pt idx="0">
                  <c:v>Arsenal</c:v>
                </c:pt>
                <c:pt idx="1">
                  <c:v>Bournemouth</c:v>
                </c:pt>
                <c:pt idx="2">
                  <c:v>Brighton</c:v>
                </c:pt>
                <c:pt idx="3">
                  <c:v>Burnley</c:v>
                </c:pt>
                <c:pt idx="4">
                  <c:v>Cardiff</c:v>
                </c:pt>
                <c:pt idx="5">
                  <c:v>Chelsea</c:v>
                </c:pt>
                <c:pt idx="6">
                  <c:v>Crystal Palace</c:v>
                </c:pt>
                <c:pt idx="7">
                  <c:v>Everton</c:v>
                </c:pt>
                <c:pt idx="8">
                  <c:v>Fulham</c:v>
                </c:pt>
                <c:pt idx="9">
                  <c:v>Huddersfield</c:v>
                </c:pt>
                <c:pt idx="10">
                  <c:v>Leicester</c:v>
                </c:pt>
                <c:pt idx="11">
                  <c:v>Liverpool</c:v>
                </c:pt>
                <c:pt idx="12">
                  <c:v>Man City</c:v>
                </c:pt>
                <c:pt idx="13">
                  <c:v>Man Utd</c:v>
                </c:pt>
                <c:pt idx="14">
                  <c:v>Newcastle</c:v>
                </c:pt>
                <c:pt idx="15">
                  <c:v>Pyramids FC</c:v>
                </c:pt>
                <c:pt idx="16">
                  <c:v>Southampton</c:v>
                </c:pt>
                <c:pt idx="17">
                  <c:v>Spurs</c:v>
                </c:pt>
                <c:pt idx="18">
                  <c:v>Stoke City</c:v>
                </c:pt>
                <c:pt idx="19">
                  <c:v>Swansea</c:v>
                </c:pt>
                <c:pt idx="20">
                  <c:v>Watford</c:v>
                </c:pt>
                <c:pt idx="21">
                  <c:v>West Brom</c:v>
                </c:pt>
                <c:pt idx="22">
                  <c:v>West Ham</c:v>
                </c:pt>
                <c:pt idx="23">
                  <c:v>Wolves</c:v>
                </c:pt>
              </c:strCache>
            </c:strRef>
          </c:cat>
          <c:val>
            <c:numRef>
              <c:f>Sheet1!$O$7:$O$31</c:f>
              <c:numCache>
                <c:formatCode>General</c:formatCode>
                <c:ptCount val="24"/>
                <c:pt idx="1">
                  <c:v>11300000</c:v>
                </c:pt>
                <c:pt idx="4">
                  <c:v>11350000</c:v>
                </c:pt>
                <c:pt idx="10">
                  <c:v>25000000</c:v>
                </c:pt>
                <c:pt idx="15">
                  <c:v>5100000</c:v>
                </c:pt>
              </c:numCache>
            </c:numRef>
          </c:val>
          <c:extLst>
            <c:ext xmlns:c16="http://schemas.microsoft.com/office/drawing/2014/chart" uri="{C3380CC4-5D6E-409C-BE32-E72D297353CC}">
              <c16:uniqueId val="{0000000C-A460-46B5-A2D3-B9F49080D53E}"/>
            </c:ext>
          </c:extLst>
        </c:ser>
        <c:ser>
          <c:idx val="13"/>
          <c:order val="13"/>
          <c:tx>
            <c:strRef>
              <c:f>Sheet1!$P$4:$P$6</c:f>
              <c:strCache>
                <c:ptCount val="1"/>
                <c:pt idx="0">
                  <c:v>2018-2019 - Central Midfield</c:v>
                </c:pt>
              </c:strCache>
            </c:strRef>
          </c:tx>
          <c:spPr>
            <a:solidFill>
              <a:schemeClr val="accent2">
                <a:lumMod val="80000"/>
                <a:lumOff val="20000"/>
              </a:schemeClr>
            </a:solidFill>
            <a:ln>
              <a:noFill/>
            </a:ln>
            <a:effectLst/>
          </c:spPr>
          <c:invertIfNegative val="0"/>
          <c:cat>
            <c:strRef>
              <c:f>Sheet1!$A$7:$A$31</c:f>
              <c:strCache>
                <c:ptCount val="24"/>
                <c:pt idx="0">
                  <c:v>Arsenal</c:v>
                </c:pt>
                <c:pt idx="1">
                  <c:v>Bournemouth</c:v>
                </c:pt>
                <c:pt idx="2">
                  <c:v>Brighton</c:v>
                </c:pt>
                <c:pt idx="3">
                  <c:v>Burnley</c:v>
                </c:pt>
                <c:pt idx="4">
                  <c:v>Cardiff</c:v>
                </c:pt>
                <c:pt idx="5">
                  <c:v>Chelsea</c:v>
                </c:pt>
                <c:pt idx="6">
                  <c:v>Crystal Palace</c:v>
                </c:pt>
                <c:pt idx="7">
                  <c:v>Everton</c:v>
                </c:pt>
                <c:pt idx="8">
                  <c:v>Fulham</c:v>
                </c:pt>
                <c:pt idx="9">
                  <c:v>Huddersfield</c:v>
                </c:pt>
                <c:pt idx="10">
                  <c:v>Leicester</c:v>
                </c:pt>
                <c:pt idx="11">
                  <c:v>Liverpool</c:v>
                </c:pt>
                <c:pt idx="12">
                  <c:v>Man City</c:v>
                </c:pt>
                <c:pt idx="13">
                  <c:v>Man Utd</c:v>
                </c:pt>
                <c:pt idx="14">
                  <c:v>Newcastle</c:v>
                </c:pt>
                <c:pt idx="15">
                  <c:v>Pyramids FC</c:v>
                </c:pt>
                <c:pt idx="16">
                  <c:v>Southampton</c:v>
                </c:pt>
                <c:pt idx="17">
                  <c:v>Spurs</c:v>
                </c:pt>
                <c:pt idx="18">
                  <c:v>Stoke City</c:v>
                </c:pt>
                <c:pt idx="19">
                  <c:v>Swansea</c:v>
                </c:pt>
                <c:pt idx="20">
                  <c:v>Watford</c:v>
                </c:pt>
                <c:pt idx="21">
                  <c:v>West Brom</c:v>
                </c:pt>
                <c:pt idx="22">
                  <c:v>West Ham</c:v>
                </c:pt>
                <c:pt idx="23">
                  <c:v>Wolves</c:v>
                </c:pt>
              </c:strCache>
            </c:strRef>
          </c:cat>
          <c:val>
            <c:numRef>
              <c:f>Sheet1!$P$7:$P$31</c:f>
              <c:numCache>
                <c:formatCode>General</c:formatCode>
                <c:ptCount val="24"/>
                <c:pt idx="0">
                  <c:v>8000000</c:v>
                </c:pt>
                <c:pt idx="2">
                  <c:v>16900000</c:v>
                </c:pt>
                <c:pt idx="8">
                  <c:v>30000000</c:v>
                </c:pt>
                <c:pt idx="11">
                  <c:v>60000000</c:v>
                </c:pt>
                <c:pt idx="13">
                  <c:v>59000000</c:v>
                </c:pt>
                <c:pt idx="16">
                  <c:v>7950000</c:v>
                </c:pt>
                <c:pt idx="23">
                  <c:v>5600000</c:v>
                </c:pt>
              </c:numCache>
            </c:numRef>
          </c:val>
          <c:extLst>
            <c:ext xmlns:c16="http://schemas.microsoft.com/office/drawing/2014/chart" uri="{C3380CC4-5D6E-409C-BE32-E72D297353CC}">
              <c16:uniqueId val="{0000000D-A460-46B5-A2D3-B9F49080D53E}"/>
            </c:ext>
          </c:extLst>
        </c:ser>
        <c:ser>
          <c:idx val="14"/>
          <c:order val="14"/>
          <c:tx>
            <c:strRef>
              <c:f>Sheet1!$Q$4:$Q$6</c:f>
              <c:strCache>
                <c:ptCount val="1"/>
                <c:pt idx="0">
                  <c:v>2018-2019 - Centre-Back</c:v>
                </c:pt>
              </c:strCache>
            </c:strRef>
          </c:tx>
          <c:spPr>
            <a:solidFill>
              <a:schemeClr val="accent3">
                <a:lumMod val="80000"/>
                <a:lumOff val="20000"/>
              </a:schemeClr>
            </a:solidFill>
            <a:ln>
              <a:noFill/>
            </a:ln>
            <a:effectLst/>
          </c:spPr>
          <c:invertIfNegative val="0"/>
          <c:cat>
            <c:strRef>
              <c:f>Sheet1!$A$7:$A$31</c:f>
              <c:strCache>
                <c:ptCount val="24"/>
                <c:pt idx="0">
                  <c:v>Arsenal</c:v>
                </c:pt>
                <c:pt idx="1">
                  <c:v>Bournemouth</c:v>
                </c:pt>
                <c:pt idx="2">
                  <c:v>Brighton</c:v>
                </c:pt>
                <c:pt idx="3">
                  <c:v>Burnley</c:v>
                </c:pt>
                <c:pt idx="4">
                  <c:v>Cardiff</c:v>
                </c:pt>
                <c:pt idx="5">
                  <c:v>Chelsea</c:v>
                </c:pt>
                <c:pt idx="6">
                  <c:v>Crystal Palace</c:v>
                </c:pt>
                <c:pt idx="7">
                  <c:v>Everton</c:v>
                </c:pt>
                <c:pt idx="8">
                  <c:v>Fulham</c:v>
                </c:pt>
                <c:pt idx="9">
                  <c:v>Huddersfield</c:v>
                </c:pt>
                <c:pt idx="10">
                  <c:v>Leicester</c:v>
                </c:pt>
                <c:pt idx="11">
                  <c:v>Liverpool</c:v>
                </c:pt>
                <c:pt idx="12">
                  <c:v>Man City</c:v>
                </c:pt>
                <c:pt idx="13">
                  <c:v>Man Utd</c:v>
                </c:pt>
                <c:pt idx="14">
                  <c:v>Newcastle</c:v>
                </c:pt>
                <c:pt idx="15">
                  <c:v>Pyramids FC</c:v>
                </c:pt>
                <c:pt idx="16">
                  <c:v>Southampton</c:v>
                </c:pt>
                <c:pt idx="17">
                  <c:v>Spurs</c:v>
                </c:pt>
                <c:pt idx="18">
                  <c:v>Stoke City</c:v>
                </c:pt>
                <c:pt idx="19">
                  <c:v>Swansea</c:v>
                </c:pt>
                <c:pt idx="20">
                  <c:v>Watford</c:v>
                </c:pt>
                <c:pt idx="21">
                  <c:v>West Brom</c:v>
                </c:pt>
                <c:pt idx="22">
                  <c:v>West Ham</c:v>
                </c:pt>
                <c:pt idx="23">
                  <c:v>Wolves</c:v>
                </c:pt>
              </c:strCache>
            </c:strRef>
          </c:cat>
          <c:val>
            <c:numRef>
              <c:f>Sheet1!$Q$7:$Q$31</c:f>
              <c:numCache>
                <c:formatCode>General</c:formatCode>
                <c:ptCount val="24"/>
                <c:pt idx="0">
                  <c:v>16000000</c:v>
                </c:pt>
                <c:pt idx="9">
                  <c:v>20000000</c:v>
                </c:pt>
                <c:pt idx="16">
                  <c:v>25000000</c:v>
                </c:pt>
                <c:pt idx="22">
                  <c:v>25000000</c:v>
                </c:pt>
                <c:pt idx="23">
                  <c:v>12000000</c:v>
                </c:pt>
              </c:numCache>
            </c:numRef>
          </c:val>
          <c:extLst>
            <c:ext xmlns:c16="http://schemas.microsoft.com/office/drawing/2014/chart" uri="{C3380CC4-5D6E-409C-BE32-E72D297353CC}">
              <c16:uniqueId val="{0000000E-A460-46B5-A2D3-B9F49080D53E}"/>
            </c:ext>
          </c:extLst>
        </c:ser>
        <c:ser>
          <c:idx val="15"/>
          <c:order val="15"/>
          <c:tx>
            <c:strRef>
              <c:f>Sheet1!$R$4:$R$6</c:f>
              <c:strCache>
                <c:ptCount val="1"/>
                <c:pt idx="0">
                  <c:v>2018-2019 - Centre-Forward</c:v>
                </c:pt>
              </c:strCache>
            </c:strRef>
          </c:tx>
          <c:spPr>
            <a:solidFill>
              <a:schemeClr val="accent4">
                <a:lumMod val="80000"/>
                <a:lumOff val="20000"/>
              </a:schemeClr>
            </a:solidFill>
            <a:ln>
              <a:noFill/>
            </a:ln>
            <a:effectLst/>
          </c:spPr>
          <c:invertIfNegative val="0"/>
          <c:cat>
            <c:strRef>
              <c:f>Sheet1!$A$7:$A$31</c:f>
              <c:strCache>
                <c:ptCount val="24"/>
                <c:pt idx="0">
                  <c:v>Arsenal</c:v>
                </c:pt>
                <c:pt idx="1">
                  <c:v>Bournemouth</c:v>
                </c:pt>
                <c:pt idx="2">
                  <c:v>Brighton</c:v>
                </c:pt>
                <c:pt idx="3">
                  <c:v>Burnley</c:v>
                </c:pt>
                <c:pt idx="4">
                  <c:v>Cardiff</c:v>
                </c:pt>
                <c:pt idx="5">
                  <c:v>Chelsea</c:v>
                </c:pt>
                <c:pt idx="6">
                  <c:v>Crystal Palace</c:v>
                </c:pt>
                <c:pt idx="7">
                  <c:v>Everton</c:v>
                </c:pt>
                <c:pt idx="8">
                  <c:v>Fulham</c:v>
                </c:pt>
                <c:pt idx="9">
                  <c:v>Huddersfield</c:v>
                </c:pt>
                <c:pt idx="10">
                  <c:v>Leicester</c:v>
                </c:pt>
                <c:pt idx="11">
                  <c:v>Liverpool</c:v>
                </c:pt>
                <c:pt idx="12">
                  <c:v>Man City</c:v>
                </c:pt>
                <c:pt idx="13">
                  <c:v>Man Utd</c:v>
                </c:pt>
                <c:pt idx="14">
                  <c:v>Newcastle</c:v>
                </c:pt>
                <c:pt idx="15">
                  <c:v>Pyramids FC</c:v>
                </c:pt>
                <c:pt idx="16">
                  <c:v>Southampton</c:v>
                </c:pt>
                <c:pt idx="17">
                  <c:v>Spurs</c:v>
                </c:pt>
                <c:pt idx="18">
                  <c:v>Stoke City</c:v>
                </c:pt>
                <c:pt idx="19">
                  <c:v>Swansea</c:v>
                </c:pt>
                <c:pt idx="20">
                  <c:v>Watford</c:v>
                </c:pt>
                <c:pt idx="21">
                  <c:v>West Brom</c:v>
                </c:pt>
                <c:pt idx="22">
                  <c:v>West Ham</c:v>
                </c:pt>
                <c:pt idx="23">
                  <c:v>Wolves</c:v>
                </c:pt>
              </c:strCache>
            </c:strRef>
          </c:cat>
          <c:val>
            <c:numRef>
              <c:f>Sheet1!$R$7:$R$31</c:f>
              <c:numCache>
                <c:formatCode>General</c:formatCode>
                <c:ptCount val="24"/>
                <c:pt idx="2">
                  <c:v>6000000</c:v>
                </c:pt>
                <c:pt idx="8">
                  <c:v>20200000</c:v>
                </c:pt>
                <c:pt idx="9">
                  <c:v>10000000</c:v>
                </c:pt>
                <c:pt idx="23">
                  <c:v>11400000</c:v>
                </c:pt>
              </c:numCache>
            </c:numRef>
          </c:val>
          <c:extLst>
            <c:ext xmlns:c16="http://schemas.microsoft.com/office/drawing/2014/chart" uri="{C3380CC4-5D6E-409C-BE32-E72D297353CC}">
              <c16:uniqueId val="{0000000F-A460-46B5-A2D3-B9F49080D53E}"/>
            </c:ext>
          </c:extLst>
        </c:ser>
        <c:ser>
          <c:idx val="16"/>
          <c:order val="16"/>
          <c:tx>
            <c:strRef>
              <c:f>Sheet1!$S$4:$S$6</c:f>
              <c:strCache>
                <c:ptCount val="1"/>
                <c:pt idx="0">
                  <c:v>2018-2019 - Defensive Midfield</c:v>
                </c:pt>
              </c:strCache>
            </c:strRef>
          </c:tx>
          <c:spPr>
            <a:solidFill>
              <a:schemeClr val="accent5">
                <a:lumMod val="80000"/>
                <a:lumOff val="20000"/>
              </a:schemeClr>
            </a:solidFill>
            <a:ln>
              <a:noFill/>
            </a:ln>
            <a:effectLst/>
          </c:spPr>
          <c:invertIfNegative val="0"/>
          <c:cat>
            <c:strRef>
              <c:f>Sheet1!$A$7:$A$31</c:f>
              <c:strCache>
                <c:ptCount val="24"/>
                <c:pt idx="0">
                  <c:v>Arsenal</c:v>
                </c:pt>
                <c:pt idx="1">
                  <c:v>Bournemouth</c:v>
                </c:pt>
                <c:pt idx="2">
                  <c:v>Brighton</c:v>
                </c:pt>
                <c:pt idx="3">
                  <c:v>Burnley</c:v>
                </c:pt>
                <c:pt idx="4">
                  <c:v>Cardiff</c:v>
                </c:pt>
                <c:pt idx="5">
                  <c:v>Chelsea</c:v>
                </c:pt>
                <c:pt idx="6">
                  <c:v>Crystal Palace</c:v>
                </c:pt>
                <c:pt idx="7">
                  <c:v>Everton</c:v>
                </c:pt>
                <c:pt idx="8">
                  <c:v>Fulham</c:v>
                </c:pt>
                <c:pt idx="9">
                  <c:v>Huddersfield</c:v>
                </c:pt>
                <c:pt idx="10">
                  <c:v>Leicester</c:v>
                </c:pt>
                <c:pt idx="11">
                  <c:v>Liverpool</c:v>
                </c:pt>
                <c:pt idx="12">
                  <c:v>Man City</c:v>
                </c:pt>
                <c:pt idx="13">
                  <c:v>Man Utd</c:v>
                </c:pt>
                <c:pt idx="14">
                  <c:v>Newcastle</c:v>
                </c:pt>
                <c:pt idx="15">
                  <c:v>Pyramids FC</c:v>
                </c:pt>
                <c:pt idx="16">
                  <c:v>Southampton</c:v>
                </c:pt>
                <c:pt idx="17">
                  <c:v>Spurs</c:v>
                </c:pt>
                <c:pt idx="18">
                  <c:v>Stoke City</c:v>
                </c:pt>
                <c:pt idx="19">
                  <c:v>Swansea</c:v>
                </c:pt>
                <c:pt idx="20">
                  <c:v>Watford</c:v>
                </c:pt>
                <c:pt idx="21">
                  <c:v>West Brom</c:v>
                </c:pt>
                <c:pt idx="22">
                  <c:v>West Ham</c:v>
                </c:pt>
                <c:pt idx="23">
                  <c:v>Wolves</c:v>
                </c:pt>
              </c:strCache>
            </c:strRef>
          </c:cat>
          <c:val>
            <c:numRef>
              <c:f>Sheet1!$S$7:$S$31</c:f>
              <c:numCache>
                <c:formatCode>General</c:formatCode>
                <c:ptCount val="24"/>
                <c:pt idx="0">
                  <c:v>30000000</c:v>
                </c:pt>
                <c:pt idx="5">
                  <c:v>57000000</c:v>
                </c:pt>
                <c:pt idx="11">
                  <c:v>45000000</c:v>
                </c:pt>
                <c:pt idx="14">
                  <c:v>7000000</c:v>
                </c:pt>
              </c:numCache>
            </c:numRef>
          </c:val>
          <c:extLst>
            <c:ext xmlns:c16="http://schemas.microsoft.com/office/drawing/2014/chart" uri="{C3380CC4-5D6E-409C-BE32-E72D297353CC}">
              <c16:uniqueId val="{00000010-A460-46B5-A2D3-B9F49080D53E}"/>
            </c:ext>
          </c:extLst>
        </c:ser>
        <c:ser>
          <c:idx val="17"/>
          <c:order val="17"/>
          <c:tx>
            <c:strRef>
              <c:f>Sheet1!$T$4:$T$6</c:f>
              <c:strCache>
                <c:ptCount val="1"/>
                <c:pt idx="0">
                  <c:v>2018-2019 - Goalkeeper</c:v>
                </c:pt>
              </c:strCache>
            </c:strRef>
          </c:tx>
          <c:spPr>
            <a:solidFill>
              <a:schemeClr val="accent6">
                <a:lumMod val="80000"/>
                <a:lumOff val="20000"/>
              </a:schemeClr>
            </a:solidFill>
            <a:ln>
              <a:noFill/>
            </a:ln>
            <a:effectLst/>
          </c:spPr>
          <c:invertIfNegative val="0"/>
          <c:cat>
            <c:strRef>
              <c:f>Sheet1!$A$7:$A$31</c:f>
              <c:strCache>
                <c:ptCount val="24"/>
                <c:pt idx="0">
                  <c:v>Arsenal</c:v>
                </c:pt>
                <c:pt idx="1">
                  <c:v>Bournemouth</c:v>
                </c:pt>
                <c:pt idx="2">
                  <c:v>Brighton</c:v>
                </c:pt>
                <c:pt idx="3">
                  <c:v>Burnley</c:v>
                </c:pt>
                <c:pt idx="4">
                  <c:v>Cardiff</c:v>
                </c:pt>
                <c:pt idx="5">
                  <c:v>Chelsea</c:v>
                </c:pt>
                <c:pt idx="6">
                  <c:v>Crystal Palace</c:v>
                </c:pt>
                <c:pt idx="7">
                  <c:v>Everton</c:v>
                </c:pt>
                <c:pt idx="8">
                  <c:v>Fulham</c:v>
                </c:pt>
                <c:pt idx="9">
                  <c:v>Huddersfield</c:v>
                </c:pt>
                <c:pt idx="10">
                  <c:v>Leicester</c:v>
                </c:pt>
                <c:pt idx="11">
                  <c:v>Liverpool</c:v>
                </c:pt>
                <c:pt idx="12">
                  <c:v>Man City</c:v>
                </c:pt>
                <c:pt idx="13">
                  <c:v>Man Utd</c:v>
                </c:pt>
                <c:pt idx="14">
                  <c:v>Newcastle</c:v>
                </c:pt>
                <c:pt idx="15">
                  <c:v>Pyramids FC</c:v>
                </c:pt>
                <c:pt idx="16">
                  <c:v>Southampton</c:v>
                </c:pt>
                <c:pt idx="17">
                  <c:v>Spurs</c:v>
                </c:pt>
                <c:pt idx="18">
                  <c:v>Stoke City</c:v>
                </c:pt>
                <c:pt idx="19">
                  <c:v>Swansea</c:v>
                </c:pt>
                <c:pt idx="20">
                  <c:v>Watford</c:v>
                </c:pt>
                <c:pt idx="21">
                  <c:v>West Brom</c:v>
                </c:pt>
                <c:pt idx="22">
                  <c:v>West Ham</c:v>
                </c:pt>
                <c:pt idx="23">
                  <c:v>Wolves</c:v>
                </c:pt>
              </c:strCache>
            </c:strRef>
          </c:cat>
          <c:val>
            <c:numRef>
              <c:f>Sheet1!$T$7:$T$31</c:f>
              <c:numCache>
                <c:formatCode>General</c:formatCode>
                <c:ptCount val="24"/>
                <c:pt idx="0">
                  <c:v>25000000</c:v>
                </c:pt>
                <c:pt idx="8">
                  <c:v>6000000</c:v>
                </c:pt>
                <c:pt idx="10">
                  <c:v>14000000</c:v>
                </c:pt>
                <c:pt idx="11">
                  <c:v>62500000</c:v>
                </c:pt>
                <c:pt idx="16">
                  <c:v>11300000</c:v>
                </c:pt>
                <c:pt idx="22">
                  <c:v>8000000</c:v>
                </c:pt>
              </c:numCache>
            </c:numRef>
          </c:val>
          <c:extLst>
            <c:ext xmlns:c16="http://schemas.microsoft.com/office/drawing/2014/chart" uri="{C3380CC4-5D6E-409C-BE32-E72D297353CC}">
              <c16:uniqueId val="{00000011-A460-46B5-A2D3-B9F49080D53E}"/>
            </c:ext>
          </c:extLst>
        </c:ser>
        <c:ser>
          <c:idx val="18"/>
          <c:order val="18"/>
          <c:tx>
            <c:strRef>
              <c:f>Sheet1!$U$4:$U$6</c:f>
              <c:strCache>
                <c:ptCount val="1"/>
                <c:pt idx="0">
                  <c:v>2018-2019 - Left Winger</c:v>
                </c:pt>
              </c:strCache>
            </c:strRef>
          </c:tx>
          <c:spPr>
            <a:solidFill>
              <a:schemeClr val="accent1">
                <a:lumMod val="80000"/>
              </a:schemeClr>
            </a:solidFill>
            <a:ln>
              <a:noFill/>
            </a:ln>
            <a:effectLst/>
          </c:spPr>
          <c:invertIfNegative val="0"/>
          <c:cat>
            <c:strRef>
              <c:f>Sheet1!$A$7:$A$31</c:f>
              <c:strCache>
                <c:ptCount val="24"/>
                <c:pt idx="0">
                  <c:v>Arsenal</c:v>
                </c:pt>
                <c:pt idx="1">
                  <c:v>Bournemouth</c:v>
                </c:pt>
                <c:pt idx="2">
                  <c:v>Brighton</c:v>
                </c:pt>
                <c:pt idx="3">
                  <c:v>Burnley</c:v>
                </c:pt>
                <c:pt idx="4">
                  <c:v>Cardiff</c:v>
                </c:pt>
                <c:pt idx="5">
                  <c:v>Chelsea</c:v>
                </c:pt>
                <c:pt idx="6">
                  <c:v>Crystal Palace</c:v>
                </c:pt>
                <c:pt idx="7">
                  <c:v>Everton</c:v>
                </c:pt>
                <c:pt idx="8">
                  <c:v>Fulham</c:v>
                </c:pt>
                <c:pt idx="9">
                  <c:v>Huddersfield</c:v>
                </c:pt>
                <c:pt idx="10">
                  <c:v>Leicester</c:v>
                </c:pt>
                <c:pt idx="11">
                  <c:v>Liverpool</c:v>
                </c:pt>
                <c:pt idx="12">
                  <c:v>Man City</c:v>
                </c:pt>
                <c:pt idx="13">
                  <c:v>Man Utd</c:v>
                </c:pt>
                <c:pt idx="14">
                  <c:v>Newcastle</c:v>
                </c:pt>
                <c:pt idx="15">
                  <c:v>Pyramids FC</c:v>
                </c:pt>
                <c:pt idx="16">
                  <c:v>Southampton</c:v>
                </c:pt>
                <c:pt idx="17">
                  <c:v>Spurs</c:v>
                </c:pt>
                <c:pt idx="18">
                  <c:v>Stoke City</c:v>
                </c:pt>
                <c:pt idx="19">
                  <c:v>Swansea</c:v>
                </c:pt>
                <c:pt idx="20">
                  <c:v>Watford</c:v>
                </c:pt>
                <c:pt idx="21">
                  <c:v>West Brom</c:v>
                </c:pt>
                <c:pt idx="22">
                  <c:v>West Ham</c:v>
                </c:pt>
                <c:pt idx="23">
                  <c:v>Wolves</c:v>
                </c:pt>
              </c:strCache>
            </c:strRef>
          </c:cat>
          <c:val>
            <c:numRef>
              <c:f>Sheet1!$U$7:$U$31</c:f>
              <c:numCache>
                <c:formatCode>General</c:formatCode>
                <c:ptCount val="24"/>
                <c:pt idx="4">
                  <c:v>11400000</c:v>
                </c:pt>
                <c:pt idx="7">
                  <c:v>39200000</c:v>
                </c:pt>
                <c:pt idx="9">
                  <c:v>6500000</c:v>
                </c:pt>
                <c:pt idx="15">
                  <c:v>8600000</c:v>
                </c:pt>
                <c:pt idx="16">
                  <c:v>18000000</c:v>
                </c:pt>
                <c:pt idx="23">
                  <c:v>14000000</c:v>
                </c:pt>
              </c:numCache>
            </c:numRef>
          </c:val>
          <c:extLst>
            <c:ext xmlns:c16="http://schemas.microsoft.com/office/drawing/2014/chart" uri="{C3380CC4-5D6E-409C-BE32-E72D297353CC}">
              <c16:uniqueId val="{00000012-A460-46B5-A2D3-B9F49080D53E}"/>
            </c:ext>
          </c:extLst>
        </c:ser>
        <c:ser>
          <c:idx val="19"/>
          <c:order val="19"/>
          <c:tx>
            <c:strRef>
              <c:f>Sheet1!$V$4:$V$6</c:f>
              <c:strCache>
                <c:ptCount val="1"/>
                <c:pt idx="0">
                  <c:v>2018-2019 - Left-Back</c:v>
                </c:pt>
              </c:strCache>
            </c:strRef>
          </c:tx>
          <c:spPr>
            <a:solidFill>
              <a:schemeClr val="accent2">
                <a:lumMod val="80000"/>
              </a:schemeClr>
            </a:solidFill>
            <a:ln>
              <a:noFill/>
            </a:ln>
            <a:effectLst/>
          </c:spPr>
          <c:invertIfNegative val="0"/>
          <c:cat>
            <c:strRef>
              <c:f>Sheet1!$A$7:$A$31</c:f>
              <c:strCache>
                <c:ptCount val="24"/>
                <c:pt idx="0">
                  <c:v>Arsenal</c:v>
                </c:pt>
                <c:pt idx="1">
                  <c:v>Bournemouth</c:v>
                </c:pt>
                <c:pt idx="2">
                  <c:v>Brighton</c:v>
                </c:pt>
                <c:pt idx="3">
                  <c:v>Burnley</c:v>
                </c:pt>
                <c:pt idx="4">
                  <c:v>Cardiff</c:v>
                </c:pt>
                <c:pt idx="5">
                  <c:v>Chelsea</c:v>
                </c:pt>
                <c:pt idx="6">
                  <c:v>Crystal Palace</c:v>
                </c:pt>
                <c:pt idx="7">
                  <c:v>Everton</c:v>
                </c:pt>
                <c:pt idx="8">
                  <c:v>Fulham</c:v>
                </c:pt>
                <c:pt idx="9">
                  <c:v>Huddersfield</c:v>
                </c:pt>
                <c:pt idx="10">
                  <c:v>Leicester</c:v>
                </c:pt>
                <c:pt idx="11">
                  <c:v>Liverpool</c:v>
                </c:pt>
                <c:pt idx="12">
                  <c:v>Man City</c:v>
                </c:pt>
                <c:pt idx="13">
                  <c:v>Man Utd</c:v>
                </c:pt>
                <c:pt idx="14">
                  <c:v>Newcastle</c:v>
                </c:pt>
                <c:pt idx="15">
                  <c:v>Pyramids FC</c:v>
                </c:pt>
                <c:pt idx="16">
                  <c:v>Southampton</c:v>
                </c:pt>
                <c:pt idx="17">
                  <c:v>Spurs</c:v>
                </c:pt>
                <c:pt idx="18">
                  <c:v>Stoke City</c:v>
                </c:pt>
                <c:pt idx="19">
                  <c:v>Swansea</c:v>
                </c:pt>
                <c:pt idx="20">
                  <c:v>Watford</c:v>
                </c:pt>
                <c:pt idx="21">
                  <c:v>West Brom</c:v>
                </c:pt>
                <c:pt idx="22">
                  <c:v>West Ham</c:v>
                </c:pt>
                <c:pt idx="23">
                  <c:v>Wolves</c:v>
                </c:pt>
              </c:strCache>
            </c:strRef>
          </c:cat>
          <c:val>
            <c:numRef>
              <c:f>Sheet1!$V$7:$V$31</c:f>
              <c:numCache>
                <c:formatCode>General</c:formatCode>
                <c:ptCount val="24"/>
                <c:pt idx="1">
                  <c:v>12000000</c:v>
                </c:pt>
                <c:pt idx="2">
                  <c:v>10000000</c:v>
                </c:pt>
                <c:pt idx="7">
                  <c:v>20200000</c:v>
                </c:pt>
                <c:pt idx="20">
                  <c:v>5000000</c:v>
                </c:pt>
              </c:numCache>
            </c:numRef>
          </c:val>
          <c:extLst>
            <c:ext xmlns:c16="http://schemas.microsoft.com/office/drawing/2014/chart" uri="{C3380CC4-5D6E-409C-BE32-E72D297353CC}">
              <c16:uniqueId val="{00000013-A460-46B5-A2D3-B9F49080D53E}"/>
            </c:ext>
          </c:extLst>
        </c:ser>
        <c:ser>
          <c:idx val="20"/>
          <c:order val="20"/>
          <c:tx>
            <c:strRef>
              <c:f>Sheet1!$W$4:$W$6</c:f>
              <c:strCache>
                <c:ptCount val="1"/>
                <c:pt idx="0">
                  <c:v>2018-2019 - Right Winger</c:v>
                </c:pt>
              </c:strCache>
            </c:strRef>
          </c:tx>
          <c:spPr>
            <a:solidFill>
              <a:schemeClr val="accent3">
                <a:lumMod val="80000"/>
              </a:schemeClr>
            </a:solidFill>
            <a:ln>
              <a:noFill/>
            </a:ln>
            <a:effectLst/>
          </c:spPr>
          <c:invertIfNegative val="0"/>
          <c:cat>
            <c:strRef>
              <c:f>Sheet1!$A$7:$A$31</c:f>
              <c:strCache>
                <c:ptCount val="24"/>
                <c:pt idx="0">
                  <c:v>Arsenal</c:v>
                </c:pt>
                <c:pt idx="1">
                  <c:v>Bournemouth</c:v>
                </c:pt>
                <c:pt idx="2">
                  <c:v>Brighton</c:v>
                </c:pt>
                <c:pt idx="3">
                  <c:v>Burnley</c:v>
                </c:pt>
                <c:pt idx="4">
                  <c:v>Cardiff</c:v>
                </c:pt>
                <c:pt idx="5">
                  <c:v>Chelsea</c:v>
                </c:pt>
                <c:pt idx="6">
                  <c:v>Crystal Palace</c:v>
                </c:pt>
                <c:pt idx="7">
                  <c:v>Everton</c:v>
                </c:pt>
                <c:pt idx="8">
                  <c:v>Fulham</c:v>
                </c:pt>
                <c:pt idx="9">
                  <c:v>Huddersfield</c:v>
                </c:pt>
                <c:pt idx="10">
                  <c:v>Leicester</c:v>
                </c:pt>
                <c:pt idx="11">
                  <c:v>Liverpool</c:v>
                </c:pt>
                <c:pt idx="12">
                  <c:v>Man City</c:v>
                </c:pt>
                <c:pt idx="13">
                  <c:v>Man Utd</c:v>
                </c:pt>
                <c:pt idx="14">
                  <c:v>Newcastle</c:v>
                </c:pt>
                <c:pt idx="15">
                  <c:v>Pyramids FC</c:v>
                </c:pt>
                <c:pt idx="16">
                  <c:v>Southampton</c:v>
                </c:pt>
                <c:pt idx="17">
                  <c:v>Spurs</c:v>
                </c:pt>
                <c:pt idx="18">
                  <c:v>Stoke City</c:v>
                </c:pt>
                <c:pt idx="19">
                  <c:v>Swansea</c:v>
                </c:pt>
                <c:pt idx="20">
                  <c:v>Watford</c:v>
                </c:pt>
                <c:pt idx="21">
                  <c:v>West Brom</c:v>
                </c:pt>
                <c:pt idx="22">
                  <c:v>West Ham</c:v>
                </c:pt>
                <c:pt idx="23">
                  <c:v>Wolves</c:v>
                </c:pt>
              </c:strCache>
            </c:strRef>
          </c:cat>
          <c:val>
            <c:numRef>
              <c:f>Sheet1!$W$7:$W$31</c:f>
              <c:numCache>
                <c:formatCode>General</c:formatCode>
                <c:ptCount val="24"/>
                <c:pt idx="2">
                  <c:v>19000000</c:v>
                </c:pt>
                <c:pt idx="11">
                  <c:v>14700000</c:v>
                </c:pt>
                <c:pt idx="12">
                  <c:v>67800000</c:v>
                </c:pt>
                <c:pt idx="15">
                  <c:v>5200000</c:v>
                </c:pt>
                <c:pt idx="20">
                  <c:v>13000000</c:v>
                </c:pt>
                <c:pt idx="22">
                  <c:v>58000000</c:v>
                </c:pt>
              </c:numCache>
            </c:numRef>
          </c:val>
          <c:extLst>
            <c:ext xmlns:c16="http://schemas.microsoft.com/office/drawing/2014/chart" uri="{C3380CC4-5D6E-409C-BE32-E72D297353CC}">
              <c16:uniqueId val="{00000014-A460-46B5-A2D3-B9F49080D53E}"/>
            </c:ext>
          </c:extLst>
        </c:ser>
        <c:ser>
          <c:idx val="21"/>
          <c:order val="21"/>
          <c:tx>
            <c:strRef>
              <c:f>Sheet1!$X$4:$X$6</c:f>
              <c:strCache>
                <c:ptCount val="1"/>
                <c:pt idx="0">
                  <c:v>2018-2019 - Right-Back</c:v>
                </c:pt>
              </c:strCache>
            </c:strRef>
          </c:tx>
          <c:spPr>
            <a:solidFill>
              <a:schemeClr val="accent4">
                <a:lumMod val="80000"/>
              </a:schemeClr>
            </a:solidFill>
            <a:ln>
              <a:noFill/>
            </a:ln>
            <a:effectLst/>
          </c:spPr>
          <c:invertIfNegative val="0"/>
          <c:cat>
            <c:strRef>
              <c:f>Sheet1!$A$7:$A$31</c:f>
              <c:strCache>
                <c:ptCount val="24"/>
                <c:pt idx="0">
                  <c:v>Arsenal</c:v>
                </c:pt>
                <c:pt idx="1">
                  <c:v>Bournemouth</c:v>
                </c:pt>
                <c:pt idx="2">
                  <c:v>Brighton</c:v>
                </c:pt>
                <c:pt idx="3">
                  <c:v>Burnley</c:v>
                </c:pt>
                <c:pt idx="4">
                  <c:v>Cardiff</c:v>
                </c:pt>
                <c:pt idx="5">
                  <c:v>Chelsea</c:v>
                </c:pt>
                <c:pt idx="6">
                  <c:v>Crystal Palace</c:v>
                </c:pt>
                <c:pt idx="7">
                  <c:v>Everton</c:v>
                </c:pt>
                <c:pt idx="8">
                  <c:v>Fulham</c:v>
                </c:pt>
                <c:pt idx="9">
                  <c:v>Huddersfield</c:v>
                </c:pt>
                <c:pt idx="10">
                  <c:v>Leicester</c:v>
                </c:pt>
                <c:pt idx="11">
                  <c:v>Liverpool</c:v>
                </c:pt>
                <c:pt idx="12">
                  <c:v>Man City</c:v>
                </c:pt>
                <c:pt idx="13">
                  <c:v>Man Utd</c:v>
                </c:pt>
                <c:pt idx="14">
                  <c:v>Newcastle</c:v>
                </c:pt>
                <c:pt idx="15">
                  <c:v>Pyramids FC</c:v>
                </c:pt>
                <c:pt idx="16">
                  <c:v>Southampton</c:v>
                </c:pt>
                <c:pt idx="17">
                  <c:v>Spurs</c:v>
                </c:pt>
                <c:pt idx="18">
                  <c:v>Stoke City</c:v>
                </c:pt>
                <c:pt idx="19">
                  <c:v>Swansea</c:v>
                </c:pt>
                <c:pt idx="20">
                  <c:v>Watford</c:v>
                </c:pt>
                <c:pt idx="21">
                  <c:v>West Brom</c:v>
                </c:pt>
                <c:pt idx="22">
                  <c:v>West Ham</c:v>
                </c:pt>
                <c:pt idx="23">
                  <c:v>Wolves</c:v>
                </c:pt>
              </c:strCache>
            </c:strRef>
          </c:cat>
          <c:val>
            <c:numRef>
              <c:f>Sheet1!$X$7:$X$31</c:f>
              <c:numCache>
                <c:formatCode>General</c:formatCode>
                <c:ptCount val="24"/>
                <c:pt idx="9">
                  <c:v>5000000</c:v>
                </c:pt>
                <c:pt idx="10">
                  <c:v>22000000</c:v>
                </c:pt>
                <c:pt idx="13">
                  <c:v>22000000</c:v>
                </c:pt>
              </c:numCache>
            </c:numRef>
          </c:val>
          <c:extLst>
            <c:ext xmlns:c16="http://schemas.microsoft.com/office/drawing/2014/chart" uri="{C3380CC4-5D6E-409C-BE32-E72D297353CC}">
              <c16:uniqueId val="{00000015-A460-46B5-A2D3-B9F49080D53E}"/>
            </c:ext>
          </c:extLst>
        </c:ser>
        <c:dLbls>
          <c:showLegendKey val="0"/>
          <c:showVal val="0"/>
          <c:showCatName val="0"/>
          <c:showSerName val="0"/>
          <c:showPercent val="0"/>
          <c:showBubbleSize val="0"/>
        </c:dLbls>
        <c:gapWidth val="219"/>
        <c:overlap val="-27"/>
        <c:axId val="1483944463"/>
        <c:axId val="1483944047"/>
      </c:barChart>
      <c:catAx>
        <c:axId val="14839444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3944047"/>
        <c:crosses val="autoZero"/>
        <c:auto val="1"/>
        <c:lblAlgn val="ctr"/>
        <c:lblOffset val="100"/>
        <c:noMultiLvlLbl val="0"/>
      </c:catAx>
      <c:valAx>
        <c:axId val="14839440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394446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294AB056-2062-45C5-8816-89A514753D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TotalTime>
  <Pages>14</Pages>
  <Words>4356</Words>
  <Characters>24832</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hir Hamidi</dc:creator>
  <cp:keywords/>
  <dc:description/>
  <cp:lastModifiedBy>Bashir Hamidi</cp:lastModifiedBy>
  <cp:revision>44</cp:revision>
  <dcterms:created xsi:type="dcterms:W3CDTF">2021-12-05T16:35:00Z</dcterms:created>
  <dcterms:modified xsi:type="dcterms:W3CDTF">2021-12-06T04:28:00Z</dcterms:modified>
</cp:coreProperties>
</file>